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FF3AF" w14:textId="77777777" w:rsidR="0020318F" w:rsidRDefault="0020318F" w:rsidP="00744F15">
      <w:pPr>
        <w:pStyle w:val="Title"/>
        <w:jc w:val="both"/>
      </w:pPr>
    </w:p>
    <w:p w14:paraId="77BDB0E5" w14:textId="77777777" w:rsidR="0020318F" w:rsidRDefault="0020318F" w:rsidP="00C73A2B">
      <w:pPr>
        <w:pStyle w:val="Title"/>
      </w:pPr>
    </w:p>
    <w:p w14:paraId="422E41DA" w14:textId="44547949" w:rsidR="00DA5675" w:rsidRDefault="006D40E4" w:rsidP="00C73A2B">
      <w:pPr>
        <w:pStyle w:val="Title"/>
      </w:pPr>
      <w:r w:rsidRPr="00DA5675">
        <w:t xml:space="preserve">The IRAP is not </w:t>
      </w:r>
      <w:r w:rsidR="00950966" w:rsidRPr="00DA5675">
        <w:t xml:space="preserve">very </w:t>
      </w:r>
      <w:r w:rsidRPr="00DA5675">
        <w:t xml:space="preserve">sensitive </w:t>
      </w:r>
    </w:p>
    <w:p w14:paraId="5D1BBB99" w14:textId="767002F4" w:rsidR="00F766BD" w:rsidRPr="00DA5675" w:rsidRDefault="006D40E4" w:rsidP="00C73A2B">
      <w:pPr>
        <w:pStyle w:val="Title"/>
      </w:pPr>
      <w:r w:rsidRPr="00DA5675">
        <w:t>to the attitudes and learning histories it seeks to assess</w:t>
      </w:r>
    </w:p>
    <w:p w14:paraId="580C07B6" w14:textId="77777777" w:rsidR="00DA5675" w:rsidRDefault="00DA5675" w:rsidP="00E76432">
      <w:pPr>
        <w:pStyle w:val="authors"/>
      </w:pPr>
    </w:p>
    <w:p w14:paraId="0C8F8955" w14:textId="0EFEEE85" w:rsidR="00DD0916" w:rsidRDefault="00DD0916" w:rsidP="00E76432">
      <w:pPr>
        <w:pStyle w:val="authors"/>
      </w:pPr>
      <w:r w:rsidRPr="00DA5675">
        <w:t>Ian Hussey</w:t>
      </w:r>
      <w:r w:rsidR="00A9029A" w:rsidRPr="00DA5675">
        <w:t xml:space="preserve"> &amp; </w:t>
      </w:r>
      <w:r w:rsidRPr="00DA5675">
        <w:t xml:space="preserve">Chad </w:t>
      </w:r>
      <w:r w:rsidR="001B319F">
        <w:t xml:space="preserve">E. </w:t>
      </w:r>
      <w:r w:rsidRPr="00DA5675">
        <w:t>Drake</w:t>
      </w:r>
    </w:p>
    <w:p w14:paraId="28EFCB32" w14:textId="184E0946" w:rsidR="00DA5675" w:rsidRPr="00DA5675" w:rsidRDefault="00DA5675" w:rsidP="00E76432">
      <w:pPr>
        <w:pStyle w:val="authors"/>
      </w:pPr>
      <w:bookmarkStart w:id="0" w:name="_7fw28s4feaci" w:colFirst="0" w:colLast="0"/>
      <w:bookmarkStart w:id="1" w:name="_ieyszia11ih6" w:colFirst="0" w:colLast="0"/>
      <w:bookmarkEnd w:id="0"/>
      <w:bookmarkEnd w:id="1"/>
    </w:p>
    <w:p w14:paraId="7AD0EC8A" w14:textId="4D91CC59" w:rsidR="00744F15" w:rsidRDefault="00FE435E" w:rsidP="00744F15">
      <w:pPr>
        <w:pStyle w:val="abstract"/>
      </w:pPr>
      <w:bookmarkStart w:id="2" w:name="_56xfx6b2flw9" w:colFirst="0" w:colLast="0"/>
      <w:bookmarkEnd w:id="2"/>
      <w:r w:rsidRPr="0039073E">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39073E">
        <w:t xml:space="preserve"> </w:t>
      </w:r>
      <w:r w:rsidRPr="0039073E">
        <w:t xml:space="preserve">in multiple </w:t>
      </w:r>
      <w:r w:rsidR="00693644" w:rsidRPr="0039073E">
        <w:t xml:space="preserve">domains </w:t>
      </w:r>
      <w:r w:rsidRPr="0039073E">
        <w:t xml:space="preserve">to obtain a large sample size (N = 501). Results demonstrated a specific generic pattern among IRAP effects that was common across domains. The majority of variance in IRAP effects is attributable to the generic pattern rather than </w:t>
      </w:r>
      <w:r w:rsidR="00FA7030" w:rsidRPr="0039073E">
        <w:t xml:space="preserve">the domain being assessed. The IRAP is therefore relatively insensitive to the attitudes or learning histories that it is intended to assess. The existence of the generic pattern may also undermine the validity of many </w:t>
      </w:r>
      <w:r w:rsidR="00FA7030" w:rsidRPr="009462EB">
        <w:t>conclusion</w:t>
      </w:r>
      <w:r w:rsidR="001B319F">
        <w:t>s</w:t>
      </w:r>
      <w:r w:rsidR="00FA7030" w:rsidRPr="0039073E">
        <w:t xml:space="preserve"> made in the published IRAP litera</w:t>
      </w:r>
      <w:r w:rsidR="00744F15">
        <w:t>ture.</w:t>
      </w:r>
    </w:p>
    <w:p w14:paraId="057676B5" w14:textId="77777777" w:rsidR="00744F15" w:rsidRDefault="00744F15" w:rsidP="00744F15">
      <w:pPr>
        <w:pStyle w:val="abstract"/>
      </w:pPr>
    </w:p>
    <w:p w14:paraId="4E0E228B" w14:textId="77777777" w:rsidR="00744F15" w:rsidRDefault="00744F15" w:rsidP="00744F15">
      <w:pPr>
        <w:pStyle w:val="abstract"/>
        <w:sectPr w:rsidR="00744F15" w:rsidSect="00744F15">
          <w:footerReference w:type="even" r:id="rId10"/>
          <w:footerReference w:type="default" r:id="rId11"/>
          <w:footerReference w:type="first" r:id="rId12"/>
          <w:pgSz w:w="11900" w:h="16840" w:code="9"/>
          <w:pgMar w:top="1440" w:right="1440" w:bottom="1440" w:left="1440" w:header="720" w:footer="720" w:gutter="0"/>
          <w:cols w:space="360"/>
          <w:titlePg/>
          <w:docGrid w:linePitch="360"/>
        </w:sectPr>
      </w:pPr>
    </w:p>
    <w:p w14:paraId="649F913D" w14:textId="4308EAC5" w:rsidR="00DD0916" w:rsidRPr="007959A7" w:rsidRDefault="00744F15" w:rsidP="005813B7">
      <w:pPr>
        <w:ind w:firstLine="0"/>
      </w:pPr>
      <w:r>
        <w:t>Implicit</w:t>
      </w:r>
      <w:r w:rsidR="00DD0916" w:rsidRPr="007959A7">
        <w:t xml:space="preserve"> measures have seen widespread use across many clinical and social domains over the past two decades and are now a mainstay of psychological measurement</w:t>
      </w:r>
      <w:r w:rsidR="009358DB" w:rsidRPr="007959A7">
        <w:t xml:space="preserve"> </w:t>
      </w:r>
      <w:r w:rsidR="009358DB" w:rsidRPr="007959A7">
        <w:fldChar w:fldCharType="begin"/>
      </w:r>
      <w:r w:rsidR="009358DB" w:rsidRPr="007959A7">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7959A7">
        <w:fldChar w:fldCharType="separate"/>
      </w:r>
      <w:r w:rsidR="0066016B" w:rsidRPr="007959A7">
        <w:t>(Greenwald &amp; Lai, 2020; Nosek et al., 2011)</w:t>
      </w:r>
      <w:r w:rsidR="009358DB" w:rsidRPr="007959A7">
        <w:fldChar w:fldCharType="end"/>
      </w:r>
      <w:r w:rsidR="0030690E" w:rsidRPr="007959A7">
        <w:t>.</w:t>
      </w:r>
      <w:r w:rsidR="00DD0916" w:rsidRPr="007959A7">
        <w:t xml:space="preserve"> A wide variety of implicit measures have been created, with </w:t>
      </w:r>
      <w:r w:rsidR="00587D81" w:rsidRPr="007959A7">
        <w:t>each procedure having unique features and benefits</w:t>
      </w:r>
      <w:r w:rsidR="00DD0916" w:rsidRPr="007959A7">
        <w:t xml:space="preserve">. In particular, the Implicit Relational Assessment Procedure </w:t>
      </w:r>
      <w:r w:rsidR="009358DB" w:rsidRPr="007959A7">
        <w:fldChar w:fldCharType="begin"/>
      </w:r>
      <w:r w:rsidR="009358DB" w:rsidRPr="007959A7">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7959A7">
        <w:fldChar w:fldCharType="separate"/>
      </w:r>
      <w:r w:rsidR="0066016B" w:rsidRPr="007959A7">
        <w:t>(IRAP: Barnes-Holmes et al., 2010)</w:t>
      </w:r>
      <w:r w:rsidR="009358DB" w:rsidRPr="007959A7">
        <w:fldChar w:fldCharType="end"/>
      </w:r>
      <w:r w:rsidR="00DD0916" w:rsidRPr="007959A7">
        <w:t xml:space="preserve"> is acknowledged </w:t>
      </w:r>
      <w:r w:rsidR="0061036F" w:rsidRPr="007959A7">
        <w:t>to be</w:t>
      </w:r>
      <w:r w:rsidR="00DD0916" w:rsidRPr="007959A7">
        <w:t xml:space="preserve"> one of </w:t>
      </w:r>
      <w:r w:rsidR="00BC17B2" w:rsidRPr="007959A7">
        <w:t xml:space="preserve">few </w:t>
      </w:r>
      <w:r w:rsidR="00DD0916" w:rsidRPr="007959A7">
        <w:t xml:space="preserve">implicit measures that </w:t>
      </w:r>
      <w:r w:rsidR="00587D81" w:rsidRPr="007959A7">
        <w:t>allows researchers to assess the relations between stimuli of interest</w:t>
      </w:r>
      <w:r w:rsidR="0030690E" w:rsidRPr="007959A7">
        <w:t xml:space="preserve"> </w:t>
      </w:r>
      <w:r w:rsidR="009358DB" w:rsidRPr="007959A7">
        <w:fldChar w:fldCharType="begin"/>
      </w:r>
      <w:r w:rsidR="009358DB" w:rsidRPr="007959A7">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7959A7">
        <w:fldChar w:fldCharType="separate"/>
      </w:r>
      <w:r w:rsidR="0066016B" w:rsidRPr="007959A7">
        <w:t>(Gawronski &amp; De Houwer, 2011)</w:t>
      </w:r>
      <w:r w:rsidR="009358DB" w:rsidRPr="007959A7">
        <w:fldChar w:fldCharType="end"/>
      </w:r>
      <w:r w:rsidR="00DD0916" w:rsidRPr="007959A7">
        <w:t>. That is, the IRAP can assess not only how automatically concept</w:t>
      </w:r>
      <w:r w:rsidR="00BC17B2" w:rsidRPr="007959A7">
        <w:t xml:space="preserve">s and attributes are </w:t>
      </w:r>
      <w:r w:rsidR="00DD0916" w:rsidRPr="007959A7">
        <w:t>associated (e.g., self and negative) but also the manner in which they are related</w:t>
      </w:r>
      <w:r w:rsidR="002E07C7" w:rsidRPr="007959A7">
        <w:t xml:space="preserve">. For example, the distinction between “I am bad” versus “I want to be bad” </w:t>
      </w:r>
      <w:r w:rsidR="009358DB" w:rsidRPr="007959A7">
        <w:fldChar w:fldCharType="begin"/>
      </w:r>
      <w:r w:rsidR="009358DB" w:rsidRPr="007959A7">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7959A7">
        <w:fldChar w:fldCharType="separate"/>
      </w:r>
      <w:r w:rsidR="0066016B" w:rsidRPr="007959A7">
        <w:t>(Remue et al., 2013, 2014)</w:t>
      </w:r>
      <w:r w:rsidR="009358DB" w:rsidRPr="007959A7">
        <w:fldChar w:fldCharType="end"/>
      </w:r>
      <w:r w:rsidR="009358DB" w:rsidRPr="007959A7">
        <w:t>.</w:t>
      </w:r>
    </w:p>
    <w:p w14:paraId="5D2EA0CC" w14:textId="06691474" w:rsidR="007518F6" w:rsidRPr="009462EB" w:rsidRDefault="007518F6" w:rsidP="00E76432">
      <w:pPr>
        <w:pStyle w:val="Heading2"/>
      </w:pPr>
      <w:r w:rsidRPr="009462EB">
        <w:t>Generic patterns in IRAP data</w:t>
      </w:r>
    </w:p>
    <w:p w14:paraId="1BCECD1B" w14:textId="7865D417" w:rsidR="00510128" w:rsidRPr="009462EB" w:rsidRDefault="007767D0" w:rsidP="00E76432">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587D81" w:rsidRPr="009462EB">
        <w:t>Th</w:t>
      </w:r>
      <w:r w:rsidR="00E25467" w:rsidRPr="009462EB">
        <w:t xml:space="preserve">is effect may explain some of the </w:t>
      </w:r>
      <w:r w:rsidR="00587D81" w:rsidRPr="009462EB">
        <w:t xml:space="preserve">counter-intuitive findings in the IRAP literature, such as </w:t>
      </w:r>
      <w:r w:rsidR="00E25467" w:rsidRPr="009462EB">
        <w:t xml:space="preserve">the finding that normative participants demonstrate </w:t>
      </w:r>
      <w:r w:rsidR="00E25467" w:rsidRPr="009462EB">
        <w:t xml:space="preserve">positive evaluations of </w:t>
      </w:r>
      <w:r w:rsidR="00587D81" w:rsidRPr="009462EB">
        <w:t xml:space="preserve">death </w:t>
      </w:r>
      <w:r w:rsidR="00E25467" w:rsidRPr="009462EB">
        <w:t>on the IRAP</w:t>
      </w:r>
      <w:r w:rsidR="00914F98" w:rsidRPr="009462EB">
        <w:t xml:space="preserve"> </w:t>
      </w:r>
      <w:r w:rsidR="00914F98" w:rsidRPr="009462EB">
        <w:fldChar w:fldCharType="begin"/>
      </w:r>
      <w:r w:rsidR="009C27FB" w:rsidRPr="009462EB">
        <w:instrText xml:space="preserve"> ADDIN ZOTERO_ITEM CSL_CITATION {"citationID":"HV1b4zLi","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914F98" w:rsidRPr="009462EB">
        <w:fldChar w:fldCharType="separate"/>
      </w:r>
      <w:r w:rsidR="009C27FB" w:rsidRPr="009462EB">
        <w:t>(Hussey, Daly, et al., 2015)</w:t>
      </w:r>
      <w:r w:rsidR="00914F98" w:rsidRPr="009462EB">
        <w:fldChar w:fldCharType="end"/>
      </w:r>
      <w:r w:rsidR="00587D81" w:rsidRPr="009462EB">
        <w:t>.</w:t>
      </w:r>
      <w:r w:rsidR="00311D6D" w:rsidRPr="009462EB">
        <w:t xml:space="preserve"> </w:t>
      </w:r>
    </w:p>
    <w:p w14:paraId="33291B2B" w14:textId="77F381F7" w:rsidR="00587D81" w:rsidRPr="009462EB" w:rsidRDefault="00974C07" w:rsidP="00E76432">
      <w:r w:rsidRPr="009462EB">
        <w:t xml:space="preserve">More specifically, 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2F8EC946" w:rsidR="00587D81" w:rsidRPr="009462EB" w:rsidRDefault="005D272E" w:rsidP="00E76432">
      <w:r w:rsidRPr="009462EB">
        <w:t xml:space="preserve">Subsequent research has agreed with the idea that IRAP effects are influenced by factors other than category-attribute relations, but ha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comparable bias was demonstrated, whereby effects on </w:t>
      </w:r>
      <w:r w:rsidRPr="009462EB">
        <w:lastRenderedPageBreak/>
        <w:t xml:space="preserve">some trial types were larger than others. This would seem to suggest that O’Shea 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an alternative account of this effect, which they continued to develop in </w:t>
      </w:r>
      <w:r w:rsidR="00BD708A">
        <w:t xml:space="preserve">a </w:t>
      </w:r>
      <w:r w:rsidRPr="009462EB">
        <w:t xml:space="preserve">subsequent </w:t>
      </w:r>
      <w:r w:rsidRPr="009462EB">
        <w:t>publication</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y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E76432">
      <w:pPr>
        <w:pStyle w:val="Heading2"/>
      </w:pPr>
      <w:r w:rsidRPr="009462EB">
        <w:t xml:space="preserve">Goals of the current </w:t>
      </w:r>
      <w:r w:rsidR="00CD5D10" w:rsidRPr="009462EB">
        <w:t>research</w:t>
      </w:r>
    </w:p>
    <w:p w14:paraId="3D3DF282" w14:textId="13CC4C2A" w:rsidR="00A3201C" w:rsidRPr="009462EB" w:rsidRDefault="00BD7A44" w:rsidP="00E76432">
      <w:r w:rsidRPr="009462EB">
        <w:t>In contrast with previous wor</w:t>
      </w:r>
      <w:r w:rsidR="004F1261" w:rsidRPr="009462EB">
        <w:t>k, which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RAP effects</w:t>
      </w:r>
      <w:r w:rsidR="00DD42DC" w:rsidRPr="009462EB">
        <w:t>.</w:t>
      </w:r>
      <w:r w:rsidR="00FF74BB" w:rsidRPr="009462EB">
        <w:t xml:space="preserve"> </w:t>
      </w:r>
    </w:p>
    <w:p w14:paraId="6A28ED74" w14:textId="323D584A" w:rsidR="004D44D8" w:rsidRPr="009462EB" w:rsidRDefault="00043878" w:rsidP="00E76432">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ly 40 to 60 participants</w:t>
      </w:r>
      <w:r w:rsidR="009B7136" w:rsidRPr="009462EB">
        <w:t>) and a limited range of domains. In order to overcome this,</w:t>
      </w:r>
      <w:r w:rsidR="00A84B0A" w:rsidRPr="009462EB">
        <w:t xml:space="preserve"> t</w:t>
      </w:r>
      <w:r w:rsidR="00002318" w:rsidRPr="009462EB">
        <w:t xml:space="preserve">his article </w:t>
      </w:r>
      <w:r w:rsidR="00E53AA7" w:rsidRPr="009462EB">
        <w:t xml:space="preserve">therefore </w:t>
      </w:r>
      <w:r w:rsidR="004A526D" w:rsidRPr="009462EB">
        <w:t xml:space="preserve">used </w:t>
      </w:r>
      <w:r w:rsidR="00D4006A" w:rsidRPr="009462EB">
        <w:t>an unprecedently large sample</w:t>
      </w:r>
      <w:r w:rsidR="00587D81" w:rsidRPr="009462EB">
        <w:t xml:space="preserve"> (</w:t>
      </w:r>
      <w:r w:rsidR="00587D81" w:rsidRPr="009462EB">
        <w:rPr>
          <w:i/>
        </w:rPr>
        <w:t>N</w:t>
      </w:r>
      <w:r w:rsidR="00587D81" w:rsidRPr="009462EB">
        <w:t xml:space="preserve"> = 501) across multiple attitude domains (</w:t>
      </w:r>
      <w:r w:rsidR="00587D81" w:rsidRPr="009462EB">
        <w:rPr>
          <w:i/>
        </w:rPr>
        <w:t>k</w:t>
      </w:r>
      <w:r w:rsidR="00587D81" w:rsidRPr="009462EB">
        <w:t xml:space="preserve"> = 7)</w:t>
      </w:r>
      <w:r w:rsidR="00002318" w:rsidRPr="009462EB">
        <w:t xml:space="preserve">. </w:t>
      </w:r>
      <w:r w:rsidR="00B019B2" w:rsidRPr="009462EB">
        <w:t xml:space="preserve">This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373AAD" w:rsidRPr="009462EB">
        <w:t xml:space="preserve">: </w:t>
      </w:r>
      <w:r w:rsidR="009876CA" w:rsidRPr="009462EB">
        <w:t>(</w:t>
      </w:r>
      <w:r w:rsidR="00373AAD" w:rsidRPr="009462EB">
        <w:t>1</w:t>
      </w:r>
      <w:r w:rsidR="005E6185" w:rsidRPr="009462EB">
        <w:t xml:space="preserve">) </w:t>
      </w:r>
      <w:r w:rsidR="00373AAD" w:rsidRPr="009462EB">
        <w:t xml:space="preserve">assess the </w:t>
      </w:r>
      <w:r w:rsidR="005E6185" w:rsidRPr="009462EB">
        <w:t>evidence that</w:t>
      </w:r>
      <w:r w:rsidR="00587D81" w:rsidRPr="009462EB">
        <w:t xml:space="preserve"> IRAP effects tend to follow a generic pattern</w:t>
      </w:r>
      <w:r w:rsidR="00373AAD" w:rsidRPr="009462EB">
        <w:t>;</w:t>
      </w:r>
      <w:r w:rsidR="005E6185" w:rsidRPr="009462EB">
        <w:t xml:space="preserve"> </w:t>
      </w:r>
      <w:r w:rsidR="009876CA" w:rsidRPr="009462EB">
        <w:t>(</w:t>
      </w:r>
      <w:r w:rsidR="00373AAD" w:rsidRPr="009462EB">
        <w:t xml:space="preserve">2) </w:t>
      </w:r>
      <w:r w:rsidR="009876CA" w:rsidRPr="009462EB">
        <w:t xml:space="preserve">estimate the </w:t>
      </w:r>
      <w:r w:rsidR="00373AAD" w:rsidRPr="009462EB">
        <w:t>generic pattern</w:t>
      </w:r>
      <w:r w:rsidR="009876CA" w:rsidRPr="009462EB">
        <w:t xml:space="preserve"> more precisely</w:t>
      </w:r>
      <w:r w:rsidR="00373AAD" w:rsidRPr="009462EB">
        <w:t xml:space="preserve">; </w:t>
      </w:r>
      <w:r w:rsidR="009876CA" w:rsidRPr="009462EB">
        <w:t>(</w:t>
      </w:r>
      <w:r w:rsidR="00373AAD" w:rsidRPr="009462EB">
        <w:t>3</w:t>
      </w:r>
      <w:r w:rsidR="005E6185" w:rsidRPr="009462EB">
        <w:t xml:space="preserve">) </w:t>
      </w:r>
      <w:r w:rsidR="009876CA" w:rsidRPr="009462EB">
        <w:t xml:space="preserve">understand the severity of the </w:t>
      </w:r>
      <w:r w:rsidR="00373AAD" w:rsidRPr="009462EB">
        <w:t xml:space="preserve">generic pattern 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373AAD" w:rsidRPr="009462EB">
        <w:t xml:space="preserve">4)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E76432">
      <w:pPr>
        <w:pStyle w:val="Heading1"/>
      </w:pPr>
      <w:bookmarkStart w:id="3" w:name="_yzqcyehgy7mj" w:colFirst="0" w:colLast="0"/>
      <w:bookmarkEnd w:id="3"/>
      <w:r w:rsidRPr="009462EB">
        <w:t>Method</w:t>
      </w:r>
    </w:p>
    <w:p w14:paraId="6AB7C6A5" w14:textId="3A15E457" w:rsidR="00DC1861" w:rsidRPr="009462EB" w:rsidRDefault="00DC1861" w:rsidP="00E76432">
      <w:pPr>
        <w:rPr>
          <w:rFonts w:ascii="Times New Roman" w:hAnsi="Times New Roman"/>
          <w:kern w:val="0"/>
        </w:rPr>
      </w:pPr>
      <w:r w:rsidRPr="000E09BC">
        <w:t xml:space="preserve">All </w:t>
      </w:r>
      <w:r w:rsidR="00BD016A">
        <w:t xml:space="preserve">analysis </w:t>
      </w:r>
      <w:r w:rsidRPr="000E09BC">
        <w:t>code</w:t>
      </w:r>
      <w:r w:rsidRPr="009462EB">
        <w:t xml:space="preserve"> is </w:t>
      </w:r>
      <w:r w:rsidR="00BD016A">
        <w:t xml:space="preserve">available </w:t>
      </w:r>
      <w:r w:rsidRPr="009462EB">
        <w:t xml:space="preserve">on the Open Science Framework </w:t>
      </w:r>
      <w:r w:rsidR="00211A11" w:rsidRPr="009462EB">
        <w:t>(</w:t>
      </w:r>
      <w:hyperlink r:id="rId13" w:history="1">
        <w:r w:rsidR="00B94D11" w:rsidRPr="009462EB">
          <w:rPr>
            <w:rStyle w:val="Hyperlink"/>
          </w:rPr>
          <w:t>osf.io/</w:t>
        </w:r>
        <w:proofErr w:type="spellStart"/>
        <w:r w:rsidR="00B94D11" w:rsidRPr="009462EB">
          <w:rPr>
            <w:rStyle w:val="Hyperlink"/>
          </w:rPr>
          <w:t>vhzsn</w:t>
        </w:r>
        <w:proofErr w:type="spellEnd"/>
      </w:hyperlink>
      <w:r w:rsidRPr="009462EB">
        <w:t>)</w:t>
      </w:r>
      <w:r w:rsidR="002F68F1" w:rsidRPr="009462EB">
        <w:t xml:space="preserve">. </w:t>
      </w:r>
      <w:r w:rsidR="00F3557C" w:rsidRPr="009462EB">
        <w:t>We report how we determined our sample size, all data exclusions, all manipulations, and all measures in the study</w:t>
      </w:r>
      <w:r w:rsidR="0066016B" w:rsidRPr="009462EB">
        <w:t xml:space="preserve"> </w:t>
      </w:r>
      <w:r w:rsidR="0066016B" w:rsidRPr="009462EB">
        <w:fldChar w:fldCharType="begin"/>
      </w:r>
      <w:r w:rsidR="0066016B"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0066016B" w:rsidRPr="009462EB">
        <w:fldChar w:fldCharType="separate"/>
      </w:r>
      <w:r w:rsidR="0066016B" w:rsidRPr="009462EB">
        <w:t>(Simmons et al., 2012)</w:t>
      </w:r>
      <w:r w:rsidR="0066016B" w:rsidRPr="009462EB">
        <w:fldChar w:fldCharType="end"/>
      </w:r>
      <w:r w:rsidR="00F3557C" w:rsidRPr="009462EB">
        <w:t>.</w:t>
      </w:r>
    </w:p>
    <w:p w14:paraId="29993078" w14:textId="74E54355" w:rsidR="00BD1E1F" w:rsidRPr="009462EB" w:rsidRDefault="00DD0916" w:rsidP="00E76432">
      <w:pPr>
        <w:pStyle w:val="Heading2"/>
      </w:pPr>
      <w:bookmarkStart w:id="4" w:name="_6a1sgl1fgfyh" w:colFirst="0" w:colLast="0"/>
      <w:bookmarkEnd w:id="4"/>
      <w:r w:rsidRPr="009462EB">
        <w:rPr>
          <w:rStyle w:val="Heading3Char"/>
          <w:b/>
          <w:bCs/>
        </w:rPr>
        <w:t>Data</w:t>
      </w:r>
    </w:p>
    <w:p w14:paraId="6DDB950C" w14:textId="4B279FB7" w:rsidR="007D58B2" w:rsidRPr="009462EB" w:rsidRDefault="005816C9" w:rsidP="0037225C">
      <w:r w:rsidRPr="009462EB">
        <w:t xml:space="preserve">Data was </w:t>
      </w:r>
      <w:r w:rsidR="00DD0916" w:rsidRPr="009462EB">
        <w:t xml:space="preserve">pooled from </w:t>
      </w:r>
      <w:r w:rsidRPr="009462EB">
        <w:t xml:space="preserve">among the authors’ </w:t>
      </w:r>
      <w:r w:rsidR="00DD0916" w:rsidRPr="009462EB">
        <w:t xml:space="preserve">published and unpublished </w:t>
      </w:r>
      <w:r w:rsidR="00A1279A" w:rsidRPr="009462EB">
        <w:t xml:space="preserve">(file-drawer) </w:t>
      </w:r>
      <w:r w:rsidRPr="009462EB">
        <w:t xml:space="preserve">IRAP </w:t>
      </w:r>
      <w:r w:rsidR="00DD0916" w:rsidRPr="009462EB">
        <w:t xml:space="preserve">studies.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Studies must includ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IRAP</w:t>
      </w:r>
      <w:r w:rsidR="00CE5BC6" w:rsidRPr="009462EB">
        <w:t xml:space="preserve"> or Training IRAP</w:t>
      </w:r>
      <w:r w:rsidR="003B3D03" w:rsidRPr="009462EB">
        <w:t xml:space="preserve">). (2) </w:t>
      </w:r>
      <w:r w:rsidR="00203AE4" w:rsidRPr="009462EB">
        <w:t xml:space="preserve">The study must have been completed in an </w:t>
      </w:r>
      <w:r w:rsidR="00203AE4" w:rsidRPr="009462EB">
        <w:t xml:space="preserve">experimental setting from university student populations. (3)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This served to limit the differences between IRAPs to the domain being evaluated while keeping other aspects of the procedure relatively consistent.</w:t>
      </w:r>
      <w:r w:rsidR="00FC1750" w:rsidRPr="009462EB">
        <w:t xml:space="preserve"> </w:t>
      </w:r>
      <w:r w:rsidR="00587D81" w:rsidRPr="009462EB">
        <w:t xml:space="preserve">(4)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ithin the procedure. </w:t>
      </w:r>
      <w:r w:rsidR="00203AE4" w:rsidRPr="009462EB">
        <w:t>(</w:t>
      </w:r>
      <w:r w:rsidR="00587D81" w:rsidRPr="009462EB">
        <w:t>5</w:t>
      </w:r>
      <w:r w:rsidR="003B3D03" w:rsidRPr="009462EB">
        <w:t>) W</w:t>
      </w:r>
      <w:r w:rsidR="00DD0916" w:rsidRPr="009462EB">
        <w:t>hen a study employed multiple IRAPs within participants, only the first IRAP that each participant completed was included.</w:t>
      </w:r>
      <w:r w:rsidR="00FC1750" w:rsidRPr="009462EB">
        <w:t xml:space="preserve"> Data from tasks other than the IRAP and demographics items were not considered.</w:t>
      </w:r>
      <w:r w:rsidR="00AF280B" w:rsidRPr="009462EB">
        <w:t xml:space="preserve"> </w:t>
      </w:r>
    </w:p>
    <w:p w14:paraId="16A130C2" w14:textId="3353DC00" w:rsidR="00BD41FB" w:rsidRPr="009462EB" w:rsidRDefault="00DD0916" w:rsidP="00E76432">
      <w:r w:rsidRPr="009462EB">
        <w:t xml:space="preserve">Data from 11 studies across 7 domains </w:t>
      </w:r>
      <w:r w:rsidR="00AF280B" w:rsidRPr="009462EB">
        <w:t xml:space="preserve">and a total of 501 participants </w:t>
      </w:r>
      <w:r w:rsidR="007D58B2" w:rsidRPr="009462EB">
        <w:t>met inclusion criteria</w:t>
      </w:r>
      <w:r w:rsidR="00222333" w:rsidRPr="009462EB">
        <w:t xml:space="preserve">. </w:t>
      </w:r>
      <w:r w:rsidR="00582FEF" w:rsidRPr="009462EB">
        <w:t>Some of this data has been used in other publications for different purposes</w:t>
      </w:r>
      <w:r w:rsidR="0090684C">
        <w:t xml:space="preserve"> </w:t>
      </w:r>
      <w:r w:rsidR="00CB32FD">
        <w:fldChar w:fldCharType="begin"/>
      </w:r>
      <w:r w:rsidR="00CB32FD">
        <w:instrText xml:space="preserve"> ADDIN ZOTERO_ITEM CSL_CITATION {"citationID":"PawGFCd8","properties":{"formattedCitation":"(Drake et al., 2016; Hussey, Daly, et al., 2015)","plainCitation":"(Drake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CB32FD">
        <w:fldChar w:fldCharType="separate"/>
      </w:r>
      <w:r w:rsidR="00CB32FD">
        <w:rPr>
          <w:noProof/>
        </w:rPr>
        <w:t>(Drake et al., 2016; Hussey, Daly, et al., 2015)</w:t>
      </w:r>
      <w:r w:rsidR="00CB32FD">
        <w:fldChar w:fldCharType="end"/>
      </w:r>
      <w:r w:rsidRPr="009462EB">
        <w:t>.</w:t>
      </w:r>
      <w:r w:rsidR="004D44D8" w:rsidRPr="009462EB">
        <w:t xml:space="preserve"> </w:t>
      </w:r>
      <w:r w:rsidR="00ED69B9">
        <w:t>T</w:t>
      </w:r>
      <w:r w:rsidR="003A53EB" w:rsidRPr="009462EB">
        <w:t xml:space="preserve">his sample size is roughly </w:t>
      </w:r>
      <w:r w:rsidR="00CB26F8" w:rsidRPr="009462EB">
        <w:t>1</w:t>
      </w:r>
      <w:r w:rsidR="00480928">
        <w:t>0</w:t>
      </w:r>
      <w:r w:rsidR="00CB26F8" w:rsidRPr="009462EB">
        <w:t xml:space="preserve"> times </w:t>
      </w:r>
      <w:r w:rsidR="003A53EB" w:rsidRPr="009462EB">
        <w:t xml:space="preserve">the size of the typical </w:t>
      </w:r>
      <w:r w:rsidR="00CB26F8" w:rsidRPr="009462EB">
        <w:t>IRAP study</w:t>
      </w:r>
      <w:r w:rsidR="00BA2C12" w:rsidRPr="009462EB">
        <w:t xml:space="preserve">, and </w:t>
      </w:r>
      <w:r w:rsidR="00CB26F8" w:rsidRPr="009462EB">
        <w:t>includes more participants that the all studies combined in a previous meta</w:t>
      </w:r>
      <w:r w:rsidR="00CC6E2D" w:rsidRPr="009462EB">
        <w:t>-</w:t>
      </w:r>
      <w:r w:rsidR="00CB26F8" w:rsidRPr="009462EB">
        <w:t xml:space="preserve">analysis of </w:t>
      </w:r>
      <w:r w:rsidR="00BA2C12" w:rsidRPr="009462EB">
        <w:t xml:space="preserve">clinically-relevant </w:t>
      </w:r>
      <w:r w:rsidR="00CB26F8" w:rsidRPr="009462EB">
        <w:t>IRAP effects</w:t>
      </w:r>
      <w:r w:rsidR="00117F93" w:rsidRPr="009462EB">
        <w:t xml:space="preserve"> </w:t>
      </w:r>
      <w:r w:rsidR="00117F93" w:rsidRPr="009462EB">
        <w:fldChar w:fldCharType="begin"/>
      </w:r>
      <w:r w:rsidR="00117F93" w:rsidRPr="009462EB">
        <w:instrText xml:space="preserve"> ADDIN ZOTERO_ITEM CSL_CITATION {"citationID":"hmSBrHJH","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117F93" w:rsidRPr="009462EB">
        <w:fldChar w:fldCharType="separate"/>
      </w:r>
      <w:r w:rsidR="00117F93" w:rsidRPr="009462EB">
        <w:t>(Vahey et al., 2015)</w:t>
      </w:r>
      <w:r w:rsidR="00117F93" w:rsidRPr="009462EB">
        <w:fldChar w:fldCharType="end"/>
      </w:r>
      <w:r w:rsidR="003175DC" w:rsidRPr="009462EB">
        <w:t>.</w:t>
      </w:r>
      <w:r w:rsidR="00CB26F8" w:rsidRPr="009462EB">
        <w:t xml:space="preserve"> </w:t>
      </w:r>
    </w:p>
    <w:p w14:paraId="456B5526" w14:textId="77777777" w:rsidR="00BD1E1F" w:rsidRPr="009462EB" w:rsidRDefault="003D7B03" w:rsidP="00E76432">
      <w:pPr>
        <w:pStyle w:val="Heading2"/>
      </w:pPr>
      <w:r w:rsidRPr="009462EB">
        <w:t>Performance exclusions</w:t>
      </w:r>
    </w:p>
    <w:p w14:paraId="7A14B267" w14:textId="70D158F4" w:rsidR="003D7B03" w:rsidRPr="009462EB" w:rsidRDefault="003D7B03" w:rsidP="00E76432">
      <w:r w:rsidRPr="009462EB">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462EB">
        <w:fldChar w:fldCharType="begin"/>
      </w:r>
      <w:r w:rsidR="004C4A01" w:rsidRPr="009462EB">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462EB">
        <w:fldChar w:fldCharType="separate"/>
      </w:r>
      <w:r w:rsidR="004C4A01" w:rsidRPr="009462EB">
        <w:t>(Ratcliff, 1993; Whelan, 2008)</w:t>
      </w:r>
      <w:r w:rsidR="004C4A01" w:rsidRPr="009462EB">
        <w:fldChar w:fldCharType="end"/>
      </w:r>
      <w:r w:rsidRPr="009462EB">
        <w:t>. A total of 21 participants (4%) were excluded on this basis.</w:t>
      </w:r>
      <w:bookmarkStart w:id="5" w:name="_5g8p8jzfdniw" w:colFirst="0" w:colLast="0"/>
      <w:bookmarkEnd w:id="5"/>
      <w:r w:rsidRPr="009462EB">
        <w:t xml:space="preserve"> In the remaining participants, accuracy and latency performances were typical of previous IRAP studies (</w:t>
      </w:r>
      <w:r w:rsidRPr="009462EB">
        <w:rPr>
          <w:i/>
        </w:rPr>
        <w:t>M</w:t>
      </w:r>
      <w:r w:rsidRPr="009462EB">
        <w:rPr>
          <w:vertAlign w:val="subscript"/>
        </w:rPr>
        <w:t>RT</w:t>
      </w:r>
      <w:r w:rsidRPr="009462EB">
        <w:t xml:space="preserve"> = 1482, </w:t>
      </w:r>
      <w:r w:rsidRPr="009462EB">
        <w:rPr>
          <w:i/>
        </w:rPr>
        <w:t>SD</w:t>
      </w:r>
      <w:r w:rsidRPr="009462EB">
        <w:t xml:space="preserve"> = 268; </w:t>
      </w:r>
      <w:proofErr w:type="spellStart"/>
      <w:r w:rsidRPr="009462EB">
        <w:rPr>
          <w:i/>
        </w:rPr>
        <w:t>M</w:t>
      </w:r>
      <w:r w:rsidRPr="009462EB">
        <w:rPr>
          <w:vertAlign w:val="subscript"/>
        </w:rPr>
        <w:t>accuracy</w:t>
      </w:r>
      <w:proofErr w:type="spellEnd"/>
      <w:r w:rsidRPr="009462EB">
        <w:t xml:space="preserve"> = 92%, </w:t>
      </w:r>
      <w:r w:rsidRPr="009462EB">
        <w:rPr>
          <w:i/>
        </w:rPr>
        <w:t>SD</w:t>
      </w:r>
      <w:r w:rsidRPr="009462EB">
        <w:t xml:space="preserve"> = 4.7%).</w:t>
      </w:r>
    </w:p>
    <w:p w14:paraId="2343975A" w14:textId="77777777" w:rsidR="00BD1E1F" w:rsidRPr="009462EB" w:rsidRDefault="00BD6ACD" w:rsidP="00E76432">
      <w:pPr>
        <w:pStyle w:val="Heading2"/>
      </w:pPr>
      <w:bookmarkStart w:id="6" w:name="_ewb4gz3cin37" w:colFirst="0" w:colLast="0"/>
      <w:bookmarkEnd w:id="6"/>
      <w:r w:rsidRPr="009462EB">
        <w:t>Participants</w:t>
      </w:r>
    </w:p>
    <w:p w14:paraId="08BCE8E8" w14:textId="77777777" w:rsidR="002248D9" w:rsidRDefault="00BD6ACD" w:rsidP="00E76432">
      <w:r w:rsidRPr="009462EB">
        <w:t>Ethical approval for each original study was granted by the local institutional review board, and informed consent was obtained from all individuals prior to participation. The final analytic sample after performance exclusions contained 480 participants</w:t>
      </w:r>
      <w:r w:rsidR="00356EE5" w:rsidRPr="009462EB">
        <w:t xml:space="preserve"> (</w:t>
      </w:r>
      <w:r w:rsidRPr="009462EB">
        <w:t xml:space="preserve">307 women </w:t>
      </w:r>
      <w:r w:rsidR="00356EE5" w:rsidRPr="009462EB">
        <w:t>[</w:t>
      </w:r>
      <w:r w:rsidRPr="009462EB">
        <w:t>64%</w:t>
      </w:r>
      <w:r w:rsidR="00356EE5" w:rsidRPr="009462EB">
        <w:t>]</w:t>
      </w:r>
      <w:r w:rsidRPr="009462EB">
        <w:t xml:space="preserve">, 159 men </w:t>
      </w:r>
      <w:r w:rsidR="00356EE5" w:rsidRPr="009462EB">
        <w:t>[</w:t>
      </w:r>
      <w:r w:rsidRPr="009462EB">
        <w:t>33%</w:t>
      </w:r>
      <w:r w:rsidR="00356EE5" w:rsidRPr="009462EB">
        <w:t>]</w:t>
      </w:r>
      <w:r w:rsidRPr="009462EB">
        <w:t xml:space="preserve">, 1 identified </w:t>
      </w:r>
      <w:r w:rsidR="00356EE5" w:rsidRPr="009462EB">
        <w:t xml:space="preserve">as nonbinary; </w:t>
      </w:r>
      <w:r w:rsidRPr="009462EB">
        <w:rPr>
          <w:i/>
        </w:rPr>
        <w:t>M</w:t>
      </w:r>
      <w:r w:rsidRPr="009462EB">
        <w:rPr>
          <w:rFonts w:cs="Times New Roman (Body CS)"/>
          <w:vertAlign w:val="subscript"/>
        </w:rPr>
        <w:t>age</w:t>
      </w:r>
      <w:r w:rsidRPr="009462EB">
        <w:t xml:space="preserve"> = 21.4, </w:t>
      </w:r>
      <w:r w:rsidRPr="009462EB">
        <w:rPr>
          <w:i/>
        </w:rPr>
        <w:t>SD</w:t>
      </w:r>
      <w:r w:rsidRPr="009462EB">
        <w:t xml:space="preserve"> = 6.5). 13 participants had missing demographics data. </w:t>
      </w:r>
      <w:r w:rsidRPr="009462EB">
        <w:rPr>
          <w:i/>
        </w:rPr>
        <w:t>N</w:t>
      </w:r>
      <w:r w:rsidRPr="009462EB">
        <w:t xml:space="preserve">s per domain were: 29 Body Image, 122 Life-Death, 97 Lincoln-Hitler, 62 </w:t>
      </w:r>
      <w:r w:rsidR="00A932C6" w:rsidRPr="009462EB">
        <w:t>Personalized</w:t>
      </w:r>
      <w:r w:rsidRPr="009462EB">
        <w:t xml:space="preserve"> Friend-Enemy, 112 Race, 35 Religion, and 23 Non-Words. </w:t>
      </w:r>
      <w:bookmarkStart w:id="7" w:name="_yzgpn55klhwa" w:colFirst="0" w:colLast="0"/>
      <w:bookmarkEnd w:id="7"/>
    </w:p>
    <w:p w14:paraId="188125B8" w14:textId="3644CEC3" w:rsidR="00463351" w:rsidRDefault="00463351" w:rsidP="00E76432">
      <w:pPr>
        <w:sectPr w:rsidR="00463351" w:rsidSect="00744F15">
          <w:type w:val="continuous"/>
          <w:pgSz w:w="11900" w:h="16840" w:code="9"/>
          <w:pgMar w:top="1440" w:right="1440" w:bottom="1440" w:left="1440" w:header="720" w:footer="720" w:gutter="0"/>
          <w:cols w:num="2" w:space="360"/>
          <w:titlePg/>
          <w:docGrid w:linePitch="360"/>
        </w:sectPr>
      </w:pPr>
    </w:p>
    <w:p w14:paraId="7ECEB3F4" w14:textId="61042477" w:rsidR="00463351" w:rsidRDefault="00463351" w:rsidP="00463351">
      <w:pPr>
        <w:ind w:firstLine="0"/>
      </w:pPr>
      <w:r w:rsidRPr="001A4715">
        <w:rPr>
          <w:b/>
        </w:rPr>
        <w:lastRenderedPageBreak/>
        <w:t>Table 1.</w:t>
      </w:r>
      <w:r w:rsidRPr="001A4715">
        <w:t xml:space="preserve"> </w:t>
      </w:r>
      <w:r w:rsidRPr="001A4715">
        <w:t>Stimuli used in each IRAP.</w:t>
      </w:r>
    </w:p>
    <w:p w14:paraId="5FFBC34A" w14:textId="77777777" w:rsidR="00F52003" w:rsidRPr="001A4715" w:rsidRDefault="00F52003" w:rsidP="00463351">
      <w:pPr>
        <w:ind w:firstLine="0"/>
      </w:pPr>
    </w:p>
    <w:tbl>
      <w:tblPr>
        <w:tblStyle w:val="TableGrid"/>
        <w:tblW w:w="1338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9"/>
        <w:gridCol w:w="1003"/>
        <w:gridCol w:w="1004"/>
        <w:gridCol w:w="1006"/>
        <w:gridCol w:w="1756"/>
        <w:gridCol w:w="1192"/>
        <w:gridCol w:w="1097"/>
        <w:gridCol w:w="1473"/>
        <w:gridCol w:w="1440"/>
        <w:gridCol w:w="1307"/>
        <w:gridCol w:w="1003"/>
      </w:tblGrid>
      <w:tr w:rsidR="00463351" w:rsidRPr="001A4715" w14:paraId="35E828D0" w14:textId="77777777" w:rsidTr="00FB7B86">
        <w:trPr>
          <w:trHeight w:val="315"/>
        </w:trPr>
        <w:tc>
          <w:tcPr>
            <w:tcW w:w="1099" w:type="dxa"/>
            <w:tcBorders>
              <w:top w:val="single" w:sz="4" w:space="0" w:color="auto"/>
              <w:bottom w:val="nil"/>
            </w:tcBorders>
            <w:noWrap/>
            <w:vAlign w:val="center"/>
            <w:hideMark/>
          </w:tcPr>
          <w:p w14:paraId="5ADA8C74" w14:textId="77777777" w:rsidR="00463351" w:rsidRPr="001A4715" w:rsidRDefault="00463351" w:rsidP="00D679A1">
            <w:pPr>
              <w:ind w:hanging="465"/>
              <w:rPr>
                <w:sz w:val="16"/>
                <w:szCs w:val="16"/>
              </w:rPr>
            </w:pPr>
          </w:p>
        </w:tc>
        <w:tc>
          <w:tcPr>
            <w:tcW w:w="3013" w:type="dxa"/>
            <w:gridSpan w:val="3"/>
            <w:tcBorders>
              <w:bottom w:val="single" w:sz="4" w:space="0" w:color="auto"/>
            </w:tcBorders>
            <w:noWrap/>
            <w:vAlign w:val="center"/>
            <w:hideMark/>
          </w:tcPr>
          <w:p w14:paraId="0D4B1EE0" w14:textId="77777777" w:rsidR="00463351" w:rsidRPr="001A4715" w:rsidRDefault="00463351" w:rsidP="00D679A1">
            <w:pPr>
              <w:ind w:firstLine="0"/>
              <w:jc w:val="center"/>
              <w:rPr>
                <w:sz w:val="16"/>
                <w:szCs w:val="16"/>
              </w:rPr>
            </w:pPr>
            <w:r w:rsidRPr="001A4715">
              <w:rPr>
                <w:sz w:val="16"/>
                <w:szCs w:val="16"/>
              </w:rPr>
              <w:t>Death</w:t>
            </w:r>
          </w:p>
        </w:tc>
        <w:tc>
          <w:tcPr>
            <w:tcW w:w="2948" w:type="dxa"/>
            <w:gridSpan w:val="2"/>
            <w:tcBorders>
              <w:bottom w:val="single" w:sz="4" w:space="0" w:color="auto"/>
            </w:tcBorders>
            <w:noWrap/>
            <w:vAlign w:val="center"/>
            <w:hideMark/>
          </w:tcPr>
          <w:p w14:paraId="15EC3DF6" w14:textId="77777777" w:rsidR="00463351" w:rsidRPr="001A4715" w:rsidRDefault="00463351" w:rsidP="00D679A1">
            <w:pPr>
              <w:ind w:firstLine="0"/>
              <w:jc w:val="center"/>
              <w:rPr>
                <w:sz w:val="16"/>
                <w:szCs w:val="16"/>
              </w:rPr>
            </w:pPr>
            <w:r w:rsidRPr="001A4715">
              <w:rPr>
                <w:sz w:val="16"/>
                <w:szCs w:val="16"/>
              </w:rPr>
              <w:t>Race</w:t>
            </w:r>
          </w:p>
        </w:tc>
        <w:tc>
          <w:tcPr>
            <w:tcW w:w="1097" w:type="dxa"/>
            <w:tcBorders>
              <w:bottom w:val="nil"/>
            </w:tcBorders>
            <w:noWrap/>
            <w:vAlign w:val="center"/>
            <w:hideMark/>
          </w:tcPr>
          <w:p w14:paraId="2311BDE4" w14:textId="77777777" w:rsidR="00463351" w:rsidRPr="001A4715" w:rsidRDefault="00463351" w:rsidP="00D679A1">
            <w:pPr>
              <w:ind w:firstLine="0"/>
              <w:jc w:val="center"/>
              <w:rPr>
                <w:sz w:val="16"/>
                <w:szCs w:val="16"/>
              </w:rPr>
            </w:pPr>
            <w:r w:rsidRPr="001A4715">
              <w:rPr>
                <w:sz w:val="16"/>
                <w:szCs w:val="16"/>
              </w:rPr>
              <w:t>Body shape</w:t>
            </w:r>
          </w:p>
        </w:tc>
        <w:tc>
          <w:tcPr>
            <w:tcW w:w="1473" w:type="dxa"/>
            <w:tcBorders>
              <w:bottom w:val="nil"/>
            </w:tcBorders>
            <w:noWrap/>
            <w:vAlign w:val="center"/>
            <w:hideMark/>
          </w:tcPr>
          <w:p w14:paraId="7AAE9E27" w14:textId="77777777" w:rsidR="00463351" w:rsidRPr="001A4715" w:rsidRDefault="00463351" w:rsidP="00D679A1">
            <w:pPr>
              <w:ind w:firstLine="0"/>
              <w:jc w:val="center"/>
              <w:rPr>
                <w:sz w:val="16"/>
                <w:szCs w:val="16"/>
              </w:rPr>
            </w:pPr>
            <w:r w:rsidRPr="001A4715">
              <w:rPr>
                <w:sz w:val="16"/>
                <w:szCs w:val="16"/>
              </w:rPr>
              <w:t>Christian-Muslim</w:t>
            </w:r>
          </w:p>
        </w:tc>
        <w:tc>
          <w:tcPr>
            <w:tcW w:w="1440" w:type="dxa"/>
            <w:tcBorders>
              <w:bottom w:val="nil"/>
            </w:tcBorders>
            <w:noWrap/>
            <w:vAlign w:val="center"/>
            <w:hideMark/>
          </w:tcPr>
          <w:p w14:paraId="17F64591" w14:textId="77777777" w:rsidR="00463351" w:rsidRPr="001A4715" w:rsidRDefault="00463351" w:rsidP="00D679A1">
            <w:pPr>
              <w:ind w:firstLine="0"/>
              <w:jc w:val="center"/>
              <w:rPr>
                <w:sz w:val="16"/>
                <w:szCs w:val="16"/>
              </w:rPr>
            </w:pPr>
            <w:r w:rsidRPr="001A4715">
              <w:rPr>
                <w:sz w:val="16"/>
                <w:szCs w:val="16"/>
              </w:rPr>
              <w:t>Lincoln-Hitler</w:t>
            </w:r>
          </w:p>
        </w:tc>
        <w:tc>
          <w:tcPr>
            <w:tcW w:w="1307" w:type="dxa"/>
            <w:tcBorders>
              <w:bottom w:val="nil"/>
            </w:tcBorders>
            <w:noWrap/>
            <w:vAlign w:val="center"/>
            <w:hideMark/>
          </w:tcPr>
          <w:p w14:paraId="5DD787D7" w14:textId="77777777" w:rsidR="00463351" w:rsidRPr="001A4715" w:rsidRDefault="00463351" w:rsidP="00D679A1">
            <w:pPr>
              <w:ind w:firstLine="0"/>
              <w:jc w:val="center"/>
              <w:rPr>
                <w:sz w:val="16"/>
                <w:szCs w:val="16"/>
              </w:rPr>
            </w:pPr>
            <w:r w:rsidRPr="001A4715">
              <w:rPr>
                <w:sz w:val="16"/>
                <w:szCs w:val="16"/>
              </w:rPr>
              <w:t>Friend-enemy</w:t>
            </w:r>
          </w:p>
        </w:tc>
        <w:tc>
          <w:tcPr>
            <w:tcW w:w="1003" w:type="dxa"/>
            <w:tcBorders>
              <w:bottom w:val="nil"/>
            </w:tcBorders>
            <w:noWrap/>
            <w:vAlign w:val="center"/>
            <w:hideMark/>
          </w:tcPr>
          <w:p w14:paraId="30833DD7" w14:textId="77777777" w:rsidR="00463351" w:rsidRPr="001A4715" w:rsidRDefault="00463351" w:rsidP="00D679A1">
            <w:pPr>
              <w:ind w:firstLine="0"/>
              <w:jc w:val="center"/>
              <w:rPr>
                <w:sz w:val="16"/>
                <w:szCs w:val="16"/>
              </w:rPr>
            </w:pPr>
            <w:r w:rsidRPr="001A4715">
              <w:rPr>
                <w:sz w:val="16"/>
                <w:szCs w:val="16"/>
              </w:rPr>
              <w:t>Non-words</w:t>
            </w:r>
          </w:p>
        </w:tc>
      </w:tr>
      <w:tr w:rsidR="00463351" w:rsidRPr="001A4715" w14:paraId="320315A3" w14:textId="77777777" w:rsidTr="00FB7B86">
        <w:trPr>
          <w:trHeight w:val="289"/>
        </w:trPr>
        <w:tc>
          <w:tcPr>
            <w:tcW w:w="1099" w:type="dxa"/>
            <w:tcBorders>
              <w:top w:val="nil"/>
              <w:bottom w:val="single" w:sz="4" w:space="0" w:color="auto"/>
            </w:tcBorders>
            <w:noWrap/>
            <w:vAlign w:val="center"/>
            <w:hideMark/>
          </w:tcPr>
          <w:p w14:paraId="267286E2" w14:textId="77777777" w:rsidR="00463351" w:rsidRPr="001A4715" w:rsidRDefault="00463351" w:rsidP="00D679A1">
            <w:pPr>
              <w:ind w:firstLine="0"/>
              <w:rPr>
                <w:sz w:val="16"/>
                <w:szCs w:val="16"/>
              </w:rPr>
            </w:pPr>
          </w:p>
        </w:tc>
        <w:tc>
          <w:tcPr>
            <w:tcW w:w="1003" w:type="dxa"/>
            <w:tcBorders>
              <w:top w:val="single" w:sz="4" w:space="0" w:color="auto"/>
              <w:bottom w:val="single" w:sz="4" w:space="0" w:color="auto"/>
            </w:tcBorders>
            <w:noWrap/>
            <w:vAlign w:val="center"/>
            <w:hideMark/>
          </w:tcPr>
          <w:p w14:paraId="12AD6558" w14:textId="77777777" w:rsidR="00463351" w:rsidRPr="001A4715" w:rsidRDefault="00463351" w:rsidP="00D679A1">
            <w:pPr>
              <w:ind w:firstLine="0"/>
              <w:jc w:val="center"/>
              <w:rPr>
                <w:sz w:val="16"/>
                <w:szCs w:val="16"/>
              </w:rPr>
            </w:pPr>
            <w:r w:rsidRPr="001A4715">
              <w:rPr>
                <w:sz w:val="16"/>
                <w:szCs w:val="16"/>
              </w:rPr>
              <w:t>Death 1</w:t>
            </w:r>
          </w:p>
        </w:tc>
        <w:tc>
          <w:tcPr>
            <w:tcW w:w="1004" w:type="dxa"/>
            <w:tcBorders>
              <w:top w:val="single" w:sz="4" w:space="0" w:color="auto"/>
              <w:bottom w:val="single" w:sz="4" w:space="0" w:color="auto"/>
            </w:tcBorders>
            <w:noWrap/>
            <w:vAlign w:val="center"/>
            <w:hideMark/>
          </w:tcPr>
          <w:p w14:paraId="2115A142" w14:textId="77777777" w:rsidR="00463351" w:rsidRPr="001A4715" w:rsidRDefault="00463351" w:rsidP="00D679A1">
            <w:pPr>
              <w:ind w:firstLine="0"/>
              <w:jc w:val="center"/>
              <w:rPr>
                <w:sz w:val="16"/>
                <w:szCs w:val="16"/>
              </w:rPr>
            </w:pPr>
            <w:r w:rsidRPr="001A4715">
              <w:rPr>
                <w:sz w:val="16"/>
                <w:szCs w:val="16"/>
              </w:rPr>
              <w:t>Death 2</w:t>
            </w:r>
          </w:p>
        </w:tc>
        <w:tc>
          <w:tcPr>
            <w:tcW w:w="1006" w:type="dxa"/>
            <w:tcBorders>
              <w:top w:val="single" w:sz="4" w:space="0" w:color="auto"/>
              <w:bottom w:val="single" w:sz="4" w:space="0" w:color="auto"/>
            </w:tcBorders>
            <w:noWrap/>
            <w:vAlign w:val="center"/>
            <w:hideMark/>
          </w:tcPr>
          <w:p w14:paraId="55D834F8" w14:textId="77777777" w:rsidR="00463351" w:rsidRPr="001A4715" w:rsidRDefault="00463351" w:rsidP="00D679A1">
            <w:pPr>
              <w:ind w:firstLine="0"/>
              <w:jc w:val="center"/>
              <w:rPr>
                <w:sz w:val="16"/>
                <w:szCs w:val="16"/>
              </w:rPr>
            </w:pPr>
            <w:r w:rsidRPr="001A4715">
              <w:rPr>
                <w:sz w:val="16"/>
                <w:szCs w:val="16"/>
              </w:rPr>
              <w:t>Death 3</w:t>
            </w:r>
          </w:p>
        </w:tc>
        <w:tc>
          <w:tcPr>
            <w:tcW w:w="1756" w:type="dxa"/>
            <w:tcBorders>
              <w:top w:val="single" w:sz="4" w:space="0" w:color="auto"/>
              <w:bottom w:val="single" w:sz="4" w:space="0" w:color="auto"/>
            </w:tcBorders>
            <w:noWrap/>
            <w:vAlign w:val="center"/>
            <w:hideMark/>
          </w:tcPr>
          <w:p w14:paraId="6274FFAF" w14:textId="77777777" w:rsidR="00463351" w:rsidRPr="001A4715" w:rsidRDefault="00463351" w:rsidP="00D679A1">
            <w:pPr>
              <w:ind w:firstLine="0"/>
              <w:jc w:val="center"/>
              <w:rPr>
                <w:sz w:val="16"/>
                <w:szCs w:val="16"/>
              </w:rPr>
            </w:pPr>
            <w:r w:rsidRPr="001A4715">
              <w:rPr>
                <w:sz w:val="16"/>
                <w:szCs w:val="16"/>
              </w:rPr>
              <w:t>Race 1</w:t>
            </w:r>
          </w:p>
        </w:tc>
        <w:tc>
          <w:tcPr>
            <w:tcW w:w="1192" w:type="dxa"/>
            <w:tcBorders>
              <w:top w:val="single" w:sz="4" w:space="0" w:color="auto"/>
              <w:bottom w:val="single" w:sz="4" w:space="0" w:color="auto"/>
            </w:tcBorders>
            <w:noWrap/>
            <w:vAlign w:val="center"/>
            <w:hideMark/>
          </w:tcPr>
          <w:p w14:paraId="3D81C480" w14:textId="77777777" w:rsidR="00463351" w:rsidRPr="001A4715" w:rsidRDefault="00463351" w:rsidP="00D679A1">
            <w:pPr>
              <w:ind w:firstLine="0"/>
              <w:jc w:val="center"/>
              <w:rPr>
                <w:sz w:val="16"/>
                <w:szCs w:val="16"/>
              </w:rPr>
            </w:pPr>
            <w:r w:rsidRPr="001A4715">
              <w:rPr>
                <w:sz w:val="16"/>
                <w:szCs w:val="16"/>
              </w:rPr>
              <w:t>Race 2</w:t>
            </w:r>
          </w:p>
        </w:tc>
        <w:tc>
          <w:tcPr>
            <w:tcW w:w="1097" w:type="dxa"/>
            <w:tcBorders>
              <w:top w:val="nil"/>
              <w:bottom w:val="single" w:sz="4" w:space="0" w:color="auto"/>
            </w:tcBorders>
            <w:noWrap/>
            <w:vAlign w:val="center"/>
            <w:hideMark/>
          </w:tcPr>
          <w:p w14:paraId="365C39DE" w14:textId="77777777" w:rsidR="00463351" w:rsidRPr="001A4715" w:rsidRDefault="00463351" w:rsidP="00D679A1">
            <w:pPr>
              <w:ind w:firstLine="0"/>
              <w:rPr>
                <w:sz w:val="16"/>
                <w:szCs w:val="16"/>
              </w:rPr>
            </w:pPr>
          </w:p>
        </w:tc>
        <w:tc>
          <w:tcPr>
            <w:tcW w:w="1473" w:type="dxa"/>
            <w:tcBorders>
              <w:top w:val="nil"/>
              <w:bottom w:val="single" w:sz="4" w:space="0" w:color="auto"/>
            </w:tcBorders>
            <w:noWrap/>
            <w:vAlign w:val="center"/>
            <w:hideMark/>
          </w:tcPr>
          <w:p w14:paraId="0B24CB8C" w14:textId="77777777" w:rsidR="00463351" w:rsidRPr="001A4715" w:rsidRDefault="00463351" w:rsidP="00D679A1">
            <w:pPr>
              <w:ind w:firstLine="0"/>
              <w:rPr>
                <w:sz w:val="16"/>
                <w:szCs w:val="16"/>
              </w:rPr>
            </w:pPr>
          </w:p>
        </w:tc>
        <w:tc>
          <w:tcPr>
            <w:tcW w:w="1440" w:type="dxa"/>
            <w:tcBorders>
              <w:top w:val="nil"/>
              <w:bottom w:val="single" w:sz="4" w:space="0" w:color="auto"/>
            </w:tcBorders>
            <w:noWrap/>
            <w:vAlign w:val="center"/>
            <w:hideMark/>
          </w:tcPr>
          <w:p w14:paraId="1DA181CB" w14:textId="77777777" w:rsidR="00463351" w:rsidRPr="001A4715" w:rsidRDefault="00463351" w:rsidP="00D679A1">
            <w:pPr>
              <w:ind w:firstLine="0"/>
              <w:rPr>
                <w:sz w:val="16"/>
                <w:szCs w:val="16"/>
              </w:rPr>
            </w:pPr>
          </w:p>
        </w:tc>
        <w:tc>
          <w:tcPr>
            <w:tcW w:w="1307" w:type="dxa"/>
            <w:tcBorders>
              <w:top w:val="nil"/>
              <w:bottom w:val="single" w:sz="4" w:space="0" w:color="auto"/>
            </w:tcBorders>
            <w:noWrap/>
            <w:vAlign w:val="center"/>
            <w:hideMark/>
          </w:tcPr>
          <w:p w14:paraId="57FD0A9B" w14:textId="77777777" w:rsidR="00463351" w:rsidRPr="001A4715" w:rsidRDefault="00463351" w:rsidP="00D679A1">
            <w:pPr>
              <w:ind w:firstLine="0"/>
              <w:rPr>
                <w:sz w:val="16"/>
                <w:szCs w:val="16"/>
              </w:rPr>
            </w:pPr>
          </w:p>
        </w:tc>
        <w:tc>
          <w:tcPr>
            <w:tcW w:w="1003" w:type="dxa"/>
            <w:tcBorders>
              <w:top w:val="nil"/>
              <w:bottom w:val="single" w:sz="4" w:space="0" w:color="auto"/>
            </w:tcBorders>
            <w:noWrap/>
            <w:vAlign w:val="center"/>
            <w:hideMark/>
          </w:tcPr>
          <w:p w14:paraId="218CCF8D" w14:textId="77777777" w:rsidR="00463351" w:rsidRPr="001A4715" w:rsidRDefault="00463351" w:rsidP="00D679A1">
            <w:pPr>
              <w:ind w:firstLine="0"/>
              <w:rPr>
                <w:sz w:val="16"/>
                <w:szCs w:val="16"/>
              </w:rPr>
            </w:pPr>
          </w:p>
        </w:tc>
      </w:tr>
      <w:tr w:rsidR="00463351" w:rsidRPr="001A4715" w14:paraId="281CF0FD" w14:textId="77777777" w:rsidTr="00FB7B86">
        <w:trPr>
          <w:trHeight w:val="77"/>
        </w:trPr>
        <w:tc>
          <w:tcPr>
            <w:tcW w:w="1099" w:type="dxa"/>
            <w:tcBorders>
              <w:top w:val="single" w:sz="4" w:space="0" w:color="auto"/>
            </w:tcBorders>
            <w:noWrap/>
            <w:vAlign w:val="center"/>
            <w:hideMark/>
          </w:tcPr>
          <w:p w14:paraId="3B61D7A5" w14:textId="77777777" w:rsidR="00463351" w:rsidRPr="001A4715" w:rsidRDefault="00463351" w:rsidP="00D679A1">
            <w:pPr>
              <w:ind w:firstLine="0"/>
              <w:rPr>
                <w:sz w:val="16"/>
                <w:szCs w:val="16"/>
              </w:rPr>
            </w:pPr>
            <w:r w:rsidRPr="001A4715">
              <w:rPr>
                <w:sz w:val="16"/>
                <w:szCs w:val="16"/>
              </w:rPr>
              <w:t>Category 1</w:t>
            </w:r>
          </w:p>
        </w:tc>
        <w:tc>
          <w:tcPr>
            <w:tcW w:w="1003" w:type="dxa"/>
            <w:tcBorders>
              <w:top w:val="single" w:sz="4" w:space="0" w:color="auto"/>
            </w:tcBorders>
            <w:noWrap/>
            <w:vAlign w:val="center"/>
            <w:hideMark/>
          </w:tcPr>
          <w:p w14:paraId="339AAF15" w14:textId="77777777" w:rsidR="00463351" w:rsidRPr="001A4715" w:rsidRDefault="00463351" w:rsidP="00D679A1">
            <w:pPr>
              <w:ind w:firstLine="0"/>
              <w:rPr>
                <w:sz w:val="16"/>
                <w:szCs w:val="16"/>
              </w:rPr>
            </w:pPr>
            <w:r w:rsidRPr="001A4715">
              <w:rPr>
                <w:sz w:val="16"/>
                <w:szCs w:val="16"/>
              </w:rPr>
              <w:t>My Life</w:t>
            </w:r>
          </w:p>
        </w:tc>
        <w:tc>
          <w:tcPr>
            <w:tcW w:w="1004" w:type="dxa"/>
            <w:tcBorders>
              <w:top w:val="single" w:sz="4" w:space="0" w:color="auto"/>
            </w:tcBorders>
            <w:noWrap/>
            <w:vAlign w:val="center"/>
            <w:hideMark/>
          </w:tcPr>
          <w:p w14:paraId="503B7FCF" w14:textId="77777777" w:rsidR="00463351" w:rsidRPr="001A4715" w:rsidRDefault="00463351" w:rsidP="00D679A1">
            <w:pPr>
              <w:ind w:firstLine="0"/>
              <w:rPr>
                <w:sz w:val="16"/>
                <w:szCs w:val="16"/>
              </w:rPr>
            </w:pPr>
            <w:r w:rsidRPr="001A4715">
              <w:rPr>
                <w:sz w:val="16"/>
                <w:szCs w:val="16"/>
              </w:rPr>
              <w:t>My Life</w:t>
            </w:r>
          </w:p>
        </w:tc>
        <w:tc>
          <w:tcPr>
            <w:tcW w:w="1006" w:type="dxa"/>
            <w:tcBorders>
              <w:top w:val="single" w:sz="4" w:space="0" w:color="auto"/>
            </w:tcBorders>
            <w:noWrap/>
            <w:vAlign w:val="center"/>
            <w:hideMark/>
          </w:tcPr>
          <w:p w14:paraId="15A31778" w14:textId="77777777" w:rsidR="00463351" w:rsidRPr="001A4715" w:rsidRDefault="00463351" w:rsidP="00D679A1">
            <w:pPr>
              <w:ind w:firstLine="0"/>
              <w:rPr>
                <w:sz w:val="16"/>
                <w:szCs w:val="16"/>
              </w:rPr>
            </w:pPr>
            <w:r w:rsidRPr="001A4715">
              <w:rPr>
                <w:sz w:val="16"/>
                <w:szCs w:val="16"/>
              </w:rPr>
              <w:t>Living</w:t>
            </w:r>
          </w:p>
        </w:tc>
        <w:tc>
          <w:tcPr>
            <w:tcW w:w="1756" w:type="dxa"/>
            <w:tcBorders>
              <w:top w:val="single" w:sz="4" w:space="0" w:color="auto"/>
            </w:tcBorders>
            <w:noWrap/>
            <w:vAlign w:val="center"/>
            <w:hideMark/>
          </w:tcPr>
          <w:p w14:paraId="2CC82652" w14:textId="77777777" w:rsidR="00463351" w:rsidRPr="001A4715" w:rsidRDefault="00463351" w:rsidP="00D679A1">
            <w:pPr>
              <w:ind w:firstLine="0"/>
              <w:rPr>
                <w:i/>
                <w:sz w:val="16"/>
                <w:szCs w:val="16"/>
              </w:rPr>
            </w:pPr>
            <w:r w:rsidRPr="001A4715">
              <w:rPr>
                <w:i/>
                <w:sz w:val="16"/>
                <w:szCs w:val="16"/>
              </w:rPr>
              <w:t>Images of white faces</w:t>
            </w:r>
          </w:p>
        </w:tc>
        <w:tc>
          <w:tcPr>
            <w:tcW w:w="1192" w:type="dxa"/>
            <w:tcBorders>
              <w:top w:val="single" w:sz="4" w:space="0" w:color="auto"/>
            </w:tcBorders>
            <w:noWrap/>
            <w:vAlign w:val="center"/>
            <w:hideMark/>
          </w:tcPr>
          <w:p w14:paraId="1572D575" w14:textId="77777777" w:rsidR="00463351" w:rsidRPr="001A4715" w:rsidRDefault="00463351" w:rsidP="00D679A1">
            <w:pPr>
              <w:ind w:firstLine="0"/>
              <w:rPr>
                <w:sz w:val="16"/>
                <w:szCs w:val="16"/>
              </w:rPr>
            </w:pPr>
            <w:r w:rsidRPr="001A4715">
              <w:rPr>
                <w:sz w:val="16"/>
                <w:szCs w:val="16"/>
              </w:rPr>
              <w:t>White people</w:t>
            </w:r>
          </w:p>
        </w:tc>
        <w:tc>
          <w:tcPr>
            <w:tcW w:w="1097" w:type="dxa"/>
            <w:tcBorders>
              <w:top w:val="single" w:sz="4" w:space="0" w:color="auto"/>
            </w:tcBorders>
            <w:noWrap/>
            <w:vAlign w:val="center"/>
            <w:hideMark/>
          </w:tcPr>
          <w:p w14:paraId="7173AFC9" w14:textId="77777777" w:rsidR="00463351" w:rsidRPr="001A4715" w:rsidRDefault="00463351" w:rsidP="00D679A1">
            <w:pPr>
              <w:ind w:firstLine="0"/>
              <w:rPr>
                <w:sz w:val="16"/>
                <w:szCs w:val="16"/>
              </w:rPr>
            </w:pPr>
            <w:r w:rsidRPr="001A4715">
              <w:rPr>
                <w:sz w:val="16"/>
                <w:szCs w:val="16"/>
              </w:rPr>
              <w:t>Skinny</w:t>
            </w:r>
          </w:p>
        </w:tc>
        <w:tc>
          <w:tcPr>
            <w:tcW w:w="1473" w:type="dxa"/>
            <w:tcBorders>
              <w:top w:val="single" w:sz="4" w:space="0" w:color="auto"/>
            </w:tcBorders>
            <w:noWrap/>
            <w:vAlign w:val="center"/>
            <w:hideMark/>
          </w:tcPr>
          <w:p w14:paraId="7E2B9A64" w14:textId="77777777" w:rsidR="00463351" w:rsidRPr="001A4715" w:rsidRDefault="00463351" w:rsidP="00D679A1">
            <w:pPr>
              <w:ind w:firstLine="0"/>
              <w:rPr>
                <w:sz w:val="16"/>
                <w:szCs w:val="16"/>
              </w:rPr>
            </w:pPr>
            <w:r w:rsidRPr="001A4715">
              <w:rPr>
                <w:sz w:val="16"/>
                <w:szCs w:val="16"/>
              </w:rPr>
              <w:t>Christians</w:t>
            </w:r>
          </w:p>
        </w:tc>
        <w:tc>
          <w:tcPr>
            <w:tcW w:w="1440" w:type="dxa"/>
            <w:tcBorders>
              <w:top w:val="single" w:sz="4" w:space="0" w:color="auto"/>
            </w:tcBorders>
            <w:noWrap/>
            <w:vAlign w:val="center"/>
            <w:hideMark/>
          </w:tcPr>
          <w:p w14:paraId="69CEEF94" w14:textId="77777777" w:rsidR="00463351" w:rsidRPr="001A4715" w:rsidRDefault="00463351" w:rsidP="00D679A1">
            <w:pPr>
              <w:ind w:firstLine="0"/>
              <w:rPr>
                <w:sz w:val="16"/>
                <w:szCs w:val="16"/>
              </w:rPr>
            </w:pPr>
            <w:r w:rsidRPr="001A4715">
              <w:rPr>
                <w:sz w:val="16"/>
                <w:szCs w:val="16"/>
              </w:rPr>
              <w:t>Abraham Lincoln</w:t>
            </w:r>
          </w:p>
        </w:tc>
        <w:tc>
          <w:tcPr>
            <w:tcW w:w="1307" w:type="dxa"/>
            <w:tcBorders>
              <w:top w:val="single" w:sz="4" w:space="0" w:color="auto"/>
            </w:tcBorders>
            <w:noWrap/>
            <w:vAlign w:val="center"/>
            <w:hideMark/>
          </w:tcPr>
          <w:p w14:paraId="42C9E758" w14:textId="77777777" w:rsidR="00463351" w:rsidRPr="001A4715" w:rsidRDefault="00463351" w:rsidP="00D679A1">
            <w:pPr>
              <w:ind w:firstLine="0"/>
              <w:rPr>
                <w:sz w:val="16"/>
                <w:szCs w:val="16"/>
              </w:rPr>
            </w:pPr>
            <w:r w:rsidRPr="001A4715">
              <w:rPr>
                <w:sz w:val="16"/>
                <w:szCs w:val="16"/>
              </w:rPr>
              <w:t>[friend's name]</w:t>
            </w:r>
          </w:p>
        </w:tc>
        <w:tc>
          <w:tcPr>
            <w:tcW w:w="1003" w:type="dxa"/>
            <w:tcBorders>
              <w:top w:val="single" w:sz="4" w:space="0" w:color="auto"/>
            </w:tcBorders>
            <w:noWrap/>
            <w:vAlign w:val="center"/>
            <w:hideMark/>
          </w:tcPr>
          <w:p w14:paraId="56BCE7FE" w14:textId="77777777" w:rsidR="00463351" w:rsidRPr="001A4715" w:rsidRDefault="00463351" w:rsidP="00D679A1">
            <w:pPr>
              <w:ind w:firstLine="0"/>
              <w:rPr>
                <w:sz w:val="16"/>
                <w:szCs w:val="16"/>
              </w:rPr>
            </w:pPr>
            <w:r w:rsidRPr="001A4715">
              <w:rPr>
                <w:sz w:val="16"/>
                <w:szCs w:val="16"/>
              </w:rPr>
              <w:t>CUG</w:t>
            </w:r>
          </w:p>
        </w:tc>
      </w:tr>
      <w:tr w:rsidR="00463351" w:rsidRPr="001A4715" w14:paraId="34CAEBFE" w14:textId="77777777" w:rsidTr="00FB7B86">
        <w:trPr>
          <w:trHeight w:val="289"/>
        </w:trPr>
        <w:tc>
          <w:tcPr>
            <w:tcW w:w="1099" w:type="dxa"/>
            <w:noWrap/>
            <w:vAlign w:val="center"/>
            <w:hideMark/>
          </w:tcPr>
          <w:p w14:paraId="7955DB18" w14:textId="77777777" w:rsidR="00463351" w:rsidRPr="001A4715" w:rsidRDefault="00463351" w:rsidP="00D679A1">
            <w:pPr>
              <w:ind w:firstLine="0"/>
              <w:rPr>
                <w:sz w:val="16"/>
                <w:szCs w:val="16"/>
              </w:rPr>
            </w:pPr>
            <w:r w:rsidRPr="001A4715">
              <w:rPr>
                <w:sz w:val="16"/>
                <w:szCs w:val="16"/>
              </w:rPr>
              <w:t>Category 2</w:t>
            </w:r>
          </w:p>
        </w:tc>
        <w:tc>
          <w:tcPr>
            <w:tcW w:w="1003" w:type="dxa"/>
            <w:noWrap/>
            <w:vAlign w:val="center"/>
            <w:hideMark/>
          </w:tcPr>
          <w:p w14:paraId="6DC328F8" w14:textId="77777777" w:rsidR="00463351" w:rsidRPr="001A4715" w:rsidRDefault="00463351" w:rsidP="00D679A1">
            <w:pPr>
              <w:ind w:firstLine="0"/>
              <w:rPr>
                <w:sz w:val="16"/>
                <w:szCs w:val="16"/>
              </w:rPr>
            </w:pPr>
            <w:r w:rsidRPr="001A4715">
              <w:rPr>
                <w:sz w:val="16"/>
                <w:szCs w:val="16"/>
              </w:rPr>
              <w:t>My Death</w:t>
            </w:r>
          </w:p>
        </w:tc>
        <w:tc>
          <w:tcPr>
            <w:tcW w:w="1004" w:type="dxa"/>
            <w:noWrap/>
            <w:vAlign w:val="center"/>
            <w:hideMark/>
          </w:tcPr>
          <w:p w14:paraId="730798AB" w14:textId="77777777" w:rsidR="00463351" w:rsidRPr="001A4715" w:rsidRDefault="00463351" w:rsidP="00D679A1">
            <w:pPr>
              <w:ind w:firstLine="0"/>
              <w:rPr>
                <w:sz w:val="16"/>
                <w:szCs w:val="16"/>
              </w:rPr>
            </w:pPr>
            <w:r w:rsidRPr="001A4715">
              <w:rPr>
                <w:sz w:val="16"/>
                <w:szCs w:val="16"/>
              </w:rPr>
              <w:t>My Death</w:t>
            </w:r>
          </w:p>
        </w:tc>
        <w:tc>
          <w:tcPr>
            <w:tcW w:w="1006" w:type="dxa"/>
            <w:noWrap/>
            <w:vAlign w:val="center"/>
            <w:hideMark/>
          </w:tcPr>
          <w:p w14:paraId="0578CB97" w14:textId="77777777" w:rsidR="00463351" w:rsidRPr="001A4715" w:rsidRDefault="00463351" w:rsidP="00D679A1">
            <w:pPr>
              <w:ind w:firstLine="0"/>
              <w:rPr>
                <w:sz w:val="16"/>
                <w:szCs w:val="16"/>
              </w:rPr>
            </w:pPr>
            <w:r w:rsidRPr="001A4715">
              <w:rPr>
                <w:sz w:val="16"/>
                <w:szCs w:val="16"/>
              </w:rPr>
              <w:t>Dying</w:t>
            </w:r>
          </w:p>
        </w:tc>
        <w:tc>
          <w:tcPr>
            <w:tcW w:w="1756" w:type="dxa"/>
            <w:noWrap/>
            <w:vAlign w:val="center"/>
            <w:hideMark/>
          </w:tcPr>
          <w:p w14:paraId="06270FE3" w14:textId="77777777" w:rsidR="00463351" w:rsidRPr="001A4715" w:rsidRDefault="00463351" w:rsidP="00D679A1">
            <w:pPr>
              <w:ind w:firstLine="0"/>
              <w:rPr>
                <w:i/>
                <w:sz w:val="16"/>
                <w:szCs w:val="16"/>
              </w:rPr>
            </w:pPr>
            <w:r w:rsidRPr="001A4715">
              <w:rPr>
                <w:i/>
                <w:sz w:val="16"/>
                <w:szCs w:val="16"/>
              </w:rPr>
              <w:t>Images of black faces</w:t>
            </w:r>
          </w:p>
        </w:tc>
        <w:tc>
          <w:tcPr>
            <w:tcW w:w="1192" w:type="dxa"/>
            <w:noWrap/>
            <w:vAlign w:val="center"/>
            <w:hideMark/>
          </w:tcPr>
          <w:p w14:paraId="23993B80" w14:textId="77777777" w:rsidR="00463351" w:rsidRPr="001A4715" w:rsidRDefault="00463351" w:rsidP="00D679A1">
            <w:pPr>
              <w:ind w:firstLine="0"/>
              <w:rPr>
                <w:sz w:val="16"/>
                <w:szCs w:val="16"/>
              </w:rPr>
            </w:pPr>
            <w:r w:rsidRPr="001A4715">
              <w:rPr>
                <w:sz w:val="16"/>
                <w:szCs w:val="16"/>
              </w:rPr>
              <w:t>Black people</w:t>
            </w:r>
          </w:p>
        </w:tc>
        <w:tc>
          <w:tcPr>
            <w:tcW w:w="1097" w:type="dxa"/>
            <w:noWrap/>
            <w:vAlign w:val="center"/>
            <w:hideMark/>
          </w:tcPr>
          <w:p w14:paraId="488C74A4" w14:textId="77777777" w:rsidR="00463351" w:rsidRPr="001A4715" w:rsidRDefault="00463351" w:rsidP="00D679A1">
            <w:pPr>
              <w:ind w:firstLine="0"/>
              <w:rPr>
                <w:sz w:val="16"/>
                <w:szCs w:val="16"/>
              </w:rPr>
            </w:pPr>
            <w:r w:rsidRPr="001A4715">
              <w:rPr>
                <w:sz w:val="16"/>
                <w:szCs w:val="16"/>
              </w:rPr>
              <w:t>Fat</w:t>
            </w:r>
          </w:p>
        </w:tc>
        <w:tc>
          <w:tcPr>
            <w:tcW w:w="1473" w:type="dxa"/>
            <w:noWrap/>
            <w:vAlign w:val="center"/>
            <w:hideMark/>
          </w:tcPr>
          <w:p w14:paraId="4F639AEF" w14:textId="77777777" w:rsidR="00463351" w:rsidRPr="001A4715" w:rsidRDefault="00463351" w:rsidP="00D679A1">
            <w:pPr>
              <w:ind w:firstLine="0"/>
              <w:rPr>
                <w:sz w:val="16"/>
                <w:szCs w:val="16"/>
              </w:rPr>
            </w:pPr>
            <w:r w:rsidRPr="001A4715">
              <w:rPr>
                <w:sz w:val="16"/>
                <w:szCs w:val="16"/>
              </w:rPr>
              <w:t>Muslims</w:t>
            </w:r>
          </w:p>
        </w:tc>
        <w:tc>
          <w:tcPr>
            <w:tcW w:w="1440" w:type="dxa"/>
            <w:noWrap/>
            <w:vAlign w:val="center"/>
            <w:hideMark/>
          </w:tcPr>
          <w:p w14:paraId="3B3B971F" w14:textId="77777777" w:rsidR="00463351" w:rsidRPr="001A4715" w:rsidRDefault="00463351" w:rsidP="00D679A1">
            <w:pPr>
              <w:ind w:firstLine="0"/>
              <w:rPr>
                <w:sz w:val="16"/>
                <w:szCs w:val="16"/>
              </w:rPr>
            </w:pPr>
            <w:r w:rsidRPr="001A4715">
              <w:rPr>
                <w:sz w:val="16"/>
                <w:szCs w:val="16"/>
              </w:rPr>
              <w:t>Adolf Hitler</w:t>
            </w:r>
          </w:p>
        </w:tc>
        <w:tc>
          <w:tcPr>
            <w:tcW w:w="1307" w:type="dxa"/>
            <w:noWrap/>
            <w:vAlign w:val="center"/>
            <w:hideMark/>
          </w:tcPr>
          <w:p w14:paraId="782140FF" w14:textId="77777777" w:rsidR="00463351" w:rsidRPr="001A4715" w:rsidRDefault="00463351" w:rsidP="00D679A1">
            <w:pPr>
              <w:ind w:firstLine="0"/>
              <w:rPr>
                <w:sz w:val="16"/>
                <w:szCs w:val="16"/>
              </w:rPr>
            </w:pPr>
            <w:r w:rsidRPr="001A4715">
              <w:rPr>
                <w:sz w:val="16"/>
                <w:szCs w:val="16"/>
              </w:rPr>
              <w:t>[enemy's name]</w:t>
            </w:r>
          </w:p>
        </w:tc>
        <w:tc>
          <w:tcPr>
            <w:tcW w:w="1003" w:type="dxa"/>
            <w:noWrap/>
            <w:vAlign w:val="center"/>
            <w:hideMark/>
          </w:tcPr>
          <w:p w14:paraId="2EC77471" w14:textId="77777777" w:rsidR="00463351" w:rsidRPr="001A4715" w:rsidRDefault="00463351" w:rsidP="00D679A1">
            <w:pPr>
              <w:ind w:firstLine="0"/>
              <w:rPr>
                <w:sz w:val="16"/>
                <w:szCs w:val="16"/>
              </w:rPr>
            </w:pPr>
            <w:r w:rsidRPr="001A4715">
              <w:rPr>
                <w:sz w:val="16"/>
                <w:szCs w:val="16"/>
              </w:rPr>
              <w:t>VEC</w:t>
            </w:r>
          </w:p>
        </w:tc>
      </w:tr>
      <w:tr w:rsidR="00463351" w:rsidRPr="001A4715" w14:paraId="5539233B" w14:textId="77777777" w:rsidTr="00FB7B86">
        <w:trPr>
          <w:trHeight w:val="289"/>
        </w:trPr>
        <w:tc>
          <w:tcPr>
            <w:tcW w:w="1099" w:type="dxa"/>
            <w:noWrap/>
            <w:vAlign w:val="center"/>
            <w:hideMark/>
          </w:tcPr>
          <w:p w14:paraId="67CC3A0D" w14:textId="77777777" w:rsidR="00463351" w:rsidRPr="001A4715" w:rsidRDefault="00463351" w:rsidP="00D679A1">
            <w:pPr>
              <w:ind w:firstLine="0"/>
              <w:rPr>
                <w:sz w:val="16"/>
                <w:szCs w:val="16"/>
              </w:rPr>
            </w:pPr>
            <w:r w:rsidRPr="001A4715">
              <w:rPr>
                <w:sz w:val="16"/>
                <w:szCs w:val="16"/>
              </w:rPr>
              <w:t>Attributes 1</w:t>
            </w:r>
          </w:p>
        </w:tc>
        <w:tc>
          <w:tcPr>
            <w:tcW w:w="1003" w:type="dxa"/>
            <w:noWrap/>
            <w:vAlign w:val="center"/>
            <w:hideMark/>
          </w:tcPr>
          <w:p w14:paraId="20DBE934" w14:textId="77777777" w:rsidR="00463351" w:rsidRPr="001A4715" w:rsidRDefault="00463351" w:rsidP="00D679A1">
            <w:pPr>
              <w:ind w:firstLine="0"/>
              <w:rPr>
                <w:sz w:val="16"/>
                <w:szCs w:val="16"/>
              </w:rPr>
            </w:pPr>
            <w:r w:rsidRPr="001A4715">
              <w:rPr>
                <w:sz w:val="16"/>
                <w:szCs w:val="16"/>
              </w:rPr>
              <w:t>Exciting</w:t>
            </w:r>
          </w:p>
        </w:tc>
        <w:tc>
          <w:tcPr>
            <w:tcW w:w="1004" w:type="dxa"/>
            <w:noWrap/>
            <w:vAlign w:val="center"/>
            <w:hideMark/>
          </w:tcPr>
          <w:p w14:paraId="2F8E399F" w14:textId="77777777" w:rsidR="00463351" w:rsidRPr="001A4715" w:rsidRDefault="00463351" w:rsidP="00D679A1">
            <w:pPr>
              <w:ind w:firstLine="0"/>
              <w:rPr>
                <w:sz w:val="16"/>
                <w:szCs w:val="16"/>
              </w:rPr>
            </w:pPr>
            <w:r w:rsidRPr="001A4715">
              <w:rPr>
                <w:sz w:val="16"/>
                <w:szCs w:val="16"/>
              </w:rPr>
              <w:t>Escape</w:t>
            </w:r>
          </w:p>
        </w:tc>
        <w:tc>
          <w:tcPr>
            <w:tcW w:w="1006" w:type="dxa"/>
            <w:noWrap/>
            <w:vAlign w:val="center"/>
            <w:hideMark/>
          </w:tcPr>
          <w:p w14:paraId="7E455868" w14:textId="77777777" w:rsidR="00463351" w:rsidRPr="001A4715" w:rsidRDefault="00463351" w:rsidP="00D679A1">
            <w:pPr>
              <w:ind w:firstLine="0"/>
              <w:rPr>
                <w:sz w:val="16"/>
                <w:szCs w:val="16"/>
              </w:rPr>
            </w:pPr>
            <w:r w:rsidRPr="001A4715">
              <w:rPr>
                <w:sz w:val="16"/>
                <w:szCs w:val="16"/>
              </w:rPr>
              <w:t>Exciting</w:t>
            </w:r>
          </w:p>
        </w:tc>
        <w:tc>
          <w:tcPr>
            <w:tcW w:w="1756" w:type="dxa"/>
            <w:noWrap/>
            <w:vAlign w:val="center"/>
            <w:hideMark/>
          </w:tcPr>
          <w:p w14:paraId="455D9135" w14:textId="77777777" w:rsidR="00463351" w:rsidRPr="001A4715" w:rsidRDefault="00463351" w:rsidP="00D679A1">
            <w:pPr>
              <w:ind w:firstLine="0"/>
              <w:rPr>
                <w:sz w:val="16"/>
                <w:szCs w:val="16"/>
              </w:rPr>
            </w:pPr>
            <w:r w:rsidRPr="001A4715">
              <w:rPr>
                <w:sz w:val="16"/>
                <w:szCs w:val="16"/>
              </w:rPr>
              <w:t>Safe</w:t>
            </w:r>
          </w:p>
        </w:tc>
        <w:tc>
          <w:tcPr>
            <w:tcW w:w="1192" w:type="dxa"/>
            <w:noWrap/>
            <w:vAlign w:val="center"/>
            <w:hideMark/>
          </w:tcPr>
          <w:p w14:paraId="319868CF" w14:textId="77777777" w:rsidR="00463351" w:rsidRPr="001A4715" w:rsidRDefault="00463351" w:rsidP="00D679A1">
            <w:pPr>
              <w:ind w:firstLine="0"/>
              <w:rPr>
                <w:sz w:val="16"/>
                <w:szCs w:val="16"/>
              </w:rPr>
            </w:pPr>
            <w:r w:rsidRPr="001A4715">
              <w:rPr>
                <w:sz w:val="16"/>
                <w:szCs w:val="16"/>
              </w:rPr>
              <w:t>Good</w:t>
            </w:r>
          </w:p>
        </w:tc>
        <w:tc>
          <w:tcPr>
            <w:tcW w:w="1097" w:type="dxa"/>
            <w:noWrap/>
            <w:vAlign w:val="center"/>
            <w:hideMark/>
          </w:tcPr>
          <w:p w14:paraId="3EF99CC6" w14:textId="77777777" w:rsidR="00463351" w:rsidRPr="001A4715" w:rsidRDefault="00463351" w:rsidP="00D679A1">
            <w:pPr>
              <w:ind w:firstLine="0"/>
              <w:rPr>
                <w:sz w:val="16"/>
                <w:szCs w:val="16"/>
              </w:rPr>
            </w:pPr>
            <w:r w:rsidRPr="001A4715">
              <w:rPr>
                <w:sz w:val="16"/>
                <w:szCs w:val="16"/>
              </w:rPr>
              <w:t>Active</w:t>
            </w:r>
          </w:p>
        </w:tc>
        <w:tc>
          <w:tcPr>
            <w:tcW w:w="1473" w:type="dxa"/>
            <w:noWrap/>
            <w:vAlign w:val="center"/>
            <w:hideMark/>
          </w:tcPr>
          <w:p w14:paraId="09002E07" w14:textId="77777777" w:rsidR="00463351" w:rsidRPr="001A4715" w:rsidRDefault="00463351" w:rsidP="00D679A1">
            <w:pPr>
              <w:ind w:firstLine="0"/>
              <w:rPr>
                <w:sz w:val="16"/>
                <w:szCs w:val="16"/>
              </w:rPr>
            </w:pPr>
            <w:r w:rsidRPr="001A4715">
              <w:rPr>
                <w:sz w:val="16"/>
                <w:szCs w:val="16"/>
              </w:rPr>
              <w:t>Compassionate</w:t>
            </w:r>
          </w:p>
        </w:tc>
        <w:tc>
          <w:tcPr>
            <w:tcW w:w="1440" w:type="dxa"/>
            <w:noWrap/>
            <w:vAlign w:val="center"/>
            <w:hideMark/>
          </w:tcPr>
          <w:p w14:paraId="66F26AB4" w14:textId="77777777" w:rsidR="00463351" w:rsidRPr="001A4715" w:rsidRDefault="00463351" w:rsidP="00D679A1">
            <w:pPr>
              <w:ind w:firstLine="0"/>
              <w:rPr>
                <w:sz w:val="16"/>
                <w:szCs w:val="16"/>
              </w:rPr>
            </w:pPr>
            <w:r w:rsidRPr="001A4715">
              <w:rPr>
                <w:sz w:val="16"/>
                <w:szCs w:val="16"/>
              </w:rPr>
              <w:t>Caring</w:t>
            </w:r>
          </w:p>
        </w:tc>
        <w:tc>
          <w:tcPr>
            <w:tcW w:w="1307" w:type="dxa"/>
            <w:noWrap/>
            <w:vAlign w:val="center"/>
            <w:hideMark/>
          </w:tcPr>
          <w:p w14:paraId="7CF46303" w14:textId="77777777" w:rsidR="00463351" w:rsidRPr="001A4715" w:rsidRDefault="00463351" w:rsidP="00D679A1">
            <w:pPr>
              <w:ind w:firstLine="0"/>
              <w:rPr>
                <w:sz w:val="16"/>
                <w:szCs w:val="16"/>
              </w:rPr>
            </w:pPr>
            <w:r w:rsidRPr="001A4715">
              <w:rPr>
                <w:sz w:val="16"/>
                <w:szCs w:val="16"/>
              </w:rPr>
              <w:t>Caring</w:t>
            </w:r>
          </w:p>
        </w:tc>
        <w:tc>
          <w:tcPr>
            <w:tcW w:w="1003" w:type="dxa"/>
            <w:noWrap/>
            <w:vAlign w:val="center"/>
            <w:hideMark/>
          </w:tcPr>
          <w:p w14:paraId="4687724F" w14:textId="77777777" w:rsidR="00463351" w:rsidRPr="001A4715" w:rsidRDefault="00463351" w:rsidP="00D679A1">
            <w:pPr>
              <w:ind w:firstLine="0"/>
              <w:rPr>
                <w:sz w:val="16"/>
                <w:szCs w:val="16"/>
              </w:rPr>
            </w:pPr>
            <w:r w:rsidRPr="001A4715">
              <w:rPr>
                <w:sz w:val="16"/>
                <w:szCs w:val="16"/>
              </w:rPr>
              <w:t>Exciting</w:t>
            </w:r>
          </w:p>
        </w:tc>
      </w:tr>
      <w:tr w:rsidR="00463351" w:rsidRPr="001A4715" w14:paraId="143DCB9A" w14:textId="77777777" w:rsidTr="00FB7B86">
        <w:trPr>
          <w:trHeight w:val="289"/>
        </w:trPr>
        <w:tc>
          <w:tcPr>
            <w:tcW w:w="1099" w:type="dxa"/>
            <w:noWrap/>
            <w:vAlign w:val="center"/>
            <w:hideMark/>
          </w:tcPr>
          <w:p w14:paraId="0C0962CE" w14:textId="77777777" w:rsidR="00463351" w:rsidRPr="001A4715" w:rsidRDefault="00463351" w:rsidP="00D679A1">
            <w:pPr>
              <w:ind w:firstLine="0"/>
              <w:rPr>
                <w:sz w:val="16"/>
                <w:szCs w:val="16"/>
              </w:rPr>
            </w:pPr>
          </w:p>
        </w:tc>
        <w:tc>
          <w:tcPr>
            <w:tcW w:w="1003" w:type="dxa"/>
            <w:noWrap/>
            <w:vAlign w:val="center"/>
            <w:hideMark/>
          </w:tcPr>
          <w:p w14:paraId="5F20408A" w14:textId="77777777" w:rsidR="00463351" w:rsidRPr="001A4715" w:rsidRDefault="00463351" w:rsidP="00D679A1">
            <w:pPr>
              <w:ind w:firstLine="0"/>
              <w:rPr>
                <w:sz w:val="16"/>
                <w:szCs w:val="16"/>
              </w:rPr>
            </w:pPr>
            <w:r w:rsidRPr="001A4715">
              <w:rPr>
                <w:sz w:val="16"/>
                <w:szCs w:val="16"/>
              </w:rPr>
              <w:t>Great</w:t>
            </w:r>
          </w:p>
        </w:tc>
        <w:tc>
          <w:tcPr>
            <w:tcW w:w="1004" w:type="dxa"/>
            <w:noWrap/>
            <w:vAlign w:val="center"/>
            <w:hideMark/>
          </w:tcPr>
          <w:p w14:paraId="7358E7D0" w14:textId="77777777" w:rsidR="00463351" w:rsidRPr="001A4715" w:rsidRDefault="00463351" w:rsidP="00D679A1">
            <w:pPr>
              <w:ind w:firstLine="0"/>
              <w:rPr>
                <w:sz w:val="16"/>
                <w:szCs w:val="16"/>
              </w:rPr>
            </w:pPr>
            <w:r w:rsidRPr="001A4715">
              <w:rPr>
                <w:sz w:val="16"/>
                <w:szCs w:val="16"/>
              </w:rPr>
              <w:t>Calm</w:t>
            </w:r>
          </w:p>
        </w:tc>
        <w:tc>
          <w:tcPr>
            <w:tcW w:w="1006" w:type="dxa"/>
            <w:noWrap/>
            <w:vAlign w:val="center"/>
            <w:hideMark/>
          </w:tcPr>
          <w:p w14:paraId="34C2162B" w14:textId="77777777" w:rsidR="00463351" w:rsidRPr="001A4715" w:rsidRDefault="00463351" w:rsidP="00D679A1">
            <w:pPr>
              <w:ind w:firstLine="0"/>
              <w:rPr>
                <w:sz w:val="16"/>
                <w:szCs w:val="16"/>
              </w:rPr>
            </w:pPr>
            <w:r w:rsidRPr="001A4715">
              <w:rPr>
                <w:sz w:val="16"/>
                <w:szCs w:val="16"/>
              </w:rPr>
              <w:t>Great</w:t>
            </w:r>
          </w:p>
        </w:tc>
        <w:tc>
          <w:tcPr>
            <w:tcW w:w="1756" w:type="dxa"/>
            <w:noWrap/>
            <w:vAlign w:val="center"/>
            <w:hideMark/>
          </w:tcPr>
          <w:p w14:paraId="14D92FFD" w14:textId="77777777" w:rsidR="00463351" w:rsidRPr="001A4715" w:rsidRDefault="00463351" w:rsidP="00D679A1">
            <w:pPr>
              <w:ind w:firstLine="0"/>
              <w:rPr>
                <w:sz w:val="16"/>
                <w:szCs w:val="16"/>
              </w:rPr>
            </w:pPr>
            <w:r w:rsidRPr="001A4715">
              <w:rPr>
                <w:sz w:val="16"/>
                <w:szCs w:val="16"/>
              </w:rPr>
              <w:t>Friendly</w:t>
            </w:r>
          </w:p>
        </w:tc>
        <w:tc>
          <w:tcPr>
            <w:tcW w:w="1192" w:type="dxa"/>
            <w:noWrap/>
            <w:vAlign w:val="center"/>
            <w:hideMark/>
          </w:tcPr>
          <w:p w14:paraId="6B12B182" w14:textId="77777777" w:rsidR="00463351" w:rsidRPr="001A4715" w:rsidRDefault="00463351" w:rsidP="00D679A1">
            <w:pPr>
              <w:ind w:firstLine="0"/>
              <w:rPr>
                <w:sz w:val="16"/>
                <w:szCs w:val="16"/>
              </w:rPr>
            </w:pPr>
            <w:r w:rsidRPr="001A4715">
              <w:rPr>
                <w:sz w:val="16"/>
                <w:szCs w:val="16"/>
              </w:rPr>
              <w:t>Worthy</w:t>
            </w:r>
          </w:p>
        </w:tc>
        <w:tc>
          <w:tcPr>
            <w:tcW w:w="1097" w:type="dxa"/>
            <w:noWrap/>
            <w:vAlign w:val="center"/>
            <w:hideMark/>
          </w:tcPr>
          <w:p w14:paraId="4730B5B2" w14:textId="77777777" w:rsidR="00463351" w:rsidRPr="001A4715" w:rsidRDefault="00463351" w:rsidP="00D679A1">
            <w:pPr>
              <w:ind w:firstLine="0"/>
              <w:rPr>
                <w:sz w:val="16"/>
                <w:szCs w:val="16"/>
              </w:rPr>
            </w:pPr>
            <w:r w:rsidRPr="001A4715">
              <w:rPr>
                <w:sz w:val="16"/>
                <w:szCs w:val="16"/>
              </w:rPr>
              <w:t>Attractive</w:t>
            </w:r>
          </w:p>
        </w:tc>
        <w:tc>
          <w:tcPr>
            <w:tcW w:w="1473" w:type="dxa"/>
            <w:noWrap/>
            <w:vAlign w:val="center"/>
            <w:hideMark/>
          </w:tcPr>
          <w:p w14:paraId="32B7560A" w14:textId="77777777" w:rsidR="00463351" w:rsidRPr="001A4715" w:rsidRDefault="00463351" w:rsidP="00D679A1">
            <w:pPr>
              <w:ind w:firstLine="0"/>
              <w:rPr>
                <w:sz w:val="16"/>
                <w:szCs w:val="16"/>
              </w:rPr>
            </w:pPr>
            <w:r w:rsidRPr="001A4715">
              <w:rPr>
                <w:sz w:val="16"/>
                <w:szCs w:val="16"/>
              </w:rPr>
              <w:t>Correct</w:t>
            </w:r>
          </w:p>
        </w:tc>
        <w:tc>
          <w:tcPr>
            <w:tcW w:w="1440" w:type="dxa"/>
            <w:noWrap/>
            <w:vAlign w:val="center"/>
            <w:hideMark/>
          </w:tcPr>
          <w:p w14:paraId="3E6C9872" w14:textId="77777777" w:rsidR="00463351" w:rsidRPr="001A4715" w:rsidRDefault="00463351" w:rsidP="00D679A1">
            <w:pPr>
              <w:ind w:firstLine="0"/>
              <w:rPr>
                <w:sz w:val="16"/>
                <w:szCs w:val="16"/>
              </w:rPr>
            </w:pPr>
            <w:r w:rsidRPr="001A4715">
              <w:rPr>
                <w:sz w:val="16"/>
                <w:szCs w:val="16"/>
              </w:rPr>
              <w:t>Friend</w:t>
            </w:r>
          </w:p>
        </w:tc>
        <w:tc>
          <w:tcPr>
            <w:tcW w:w="1307" w:type="dxa"/>
            <w:noWrap/>
            <w:vAlign w:val="center"/>
            <w:hideMark/>
          </w:tcPr>
          <w:p w14:paraId="67212CF2" w14:textId="77777777" w:rsidR="00463351" w:rsidRPr="001A4715" w:rsidRDefault="00463351" w:rsidP="00D679A1">
            <w:pPr>
              <w:ind w:firstLine="0"/>
              <w:rPr>
                <w:sz w:val="16"/>
                <w:szCs w:val="16"/>
              </w:rPr>
            </w:pPr>
            <w:r w:rsidRPr="001A4715">
              <w:rPr>
                <w:sz w:val="16"/>
                <w:szCs w:val="16"/>
              </w:rPr>
              <w:t>Friend</w:t>
            </w:r>
          </w:p>
        </w:tc>
        <w:tc>
          <w:tcPr>
            <w:tcW w:w="1003" w:type="dxa"/>
            <w:noWrap/>
            <w:vAlign w:val="center"/>
            <w:hideMark/>
          </w:tcPr>
          <w:p w14:paraId="7EC63074" w14:textId="77777777" w:rsidR="00463351" w:rsidRPr="001A4715" w:rsidRDefault="00463351" w:rsidP="00D679A1">
            <w:pPr>
              <w:ind w:firstLine="0"/>
              <w:rPr>
                <w:sz w:val="16"/>
                <w:szCs w:val="16"/>
              </w:rPr>
            </w:pPr>
            <w:r w:rsidRPr="001A4715">
              <w:rPr>
                <w:sz w:val="16"/>
                <w:szCs w:val="16"/>
              </w:rPr>
              <w:t>Great</w:t>
            </w:r>
          </w:p>
        </w:tc>
      </w:tr>
      <w:tr w:rsidR="00463351" w:rsidRPr="001A4715" w14:paraId="01CCDF06" w14:textId="77777777" w:rsidTr="00FB7B86">
        <w:trPr>
          <w:trHeight w:val="289"/>
        </w:trPr>
        <w:tc>
          <w:tcPr>
            <w:tcW w:w="1099" w:type="dxa"/>
            <w:noWrap/>
            <w:vAlign w:val="center"/>
            <w:hideMark/>
          </w:tcPr>
          <w:p w14:paraId="21B8975B" w14:textId="77777777" w:rsidR="00463351" w:rsidRPr="001A4715" w:rsidRDefault="00463351" w:rsidP="00D679A1">
            <w:pPr>
              <w:ind w:firstLine="0"/>
              <w:rPr>
                <w:sz w:val="16"/>
                <w:szCs w:val="16"/>
              </w:rPr>
            </w:pPr>
          </w:p>
        </w:tc>
        <w:tc>
          <w:tcPr>
            <w:tcW w:w="1003" w:type="dxa"/>
            <w:noWrap/>
            <w:vAlign w:val="center"/>
            <w:hideMark/>
          </w:tcPr>
          <w:p w14:paraId="419351AE" w14:textId="77777777" w:rsidR="00463351" w:rsidRPr="001A4715" w:rsidRDefault="00463351" w:rsidP="00D679A1">
            <w:pPr>
              <w:ind w:firstLine="0"/>
              <w:rPr>
                <w:sz w:val="16"/>
                <w:szCs w:val="16"/>
              </w:rPr>
            </w:pPr>
            <w:r w:rsidRPr="001A4715">
              <w:rPr>
                <w:sz w:val="16"/>
                <w:szCs w:val="16"/>
              </w:rPr>
              <w:t>Lovely</w:t>
            </w:r>
          </w:p>
        </w:tc>
        <w:tc>
          <w:tcPr>
            <w:tcW w:w="1004" w:type="dxa"/>
            <w:noWrap/>
            <w:vAlign w:val="center"/>
            <w:hideMark/>
          </w:tcPr>
          <w:p w14:paraId="4BB14EF6" w14:textId="77777777" w:rsidR="00463351" w:rsidRPr="001A4715" w:rsidRDefault="00463351" w:rsidP="00D679A1">
            <w:pPr>
              <w:ind w:firstLine="0"/>
              <w:rPr>
                <w:sz w:val="16"/>
                <w:szCs w:val="16"/>
              </w:rPr>
            </w:pPr>
            <w:r w:rsidRPr="001A4715">
              <w:rPr>
                <w:sz w:val="16"/>
                <w:szCs w:val="16"/>
              </w:rPr>
              <w:t>Soothing</w:t>
            </w:r>
          </w:p>
        </w:tc>
        <w:tc>
          <w:tcPr>
            <w:tcW w:w="1006" w:type="dxa"/>
            <w:noWrap/>
            <w:vAlign w:val="center"/>
            <w:hideMark/>
          </w:tcPr>
          <w:p w14:paraId="6C2F0988" w14:textId="77777777" w:rsidR="00463351" w:rsidRPr="001A4715" w:rsidRDefault="00463351" w:rsidP="00D679A1">
            <w:pPr>
              <w:ind w:firstLine="0"/>
              <w:rPr>
                <w:sz w:val="16"/>
                <w:szCs w:val="16"/>
              </w:rPr>
            </w:pPr>
            <w:r w:rsidRPr="001A4715">
              <w:rPr>
                <w:sz w:val="16"/>
                <w:szCs w:val="16"/>
              </w:rPr>
              <w:t>Lovely</w:t>
            </w:r>
          </w:p>
        </w:tc>
        <w:tc>
          <w:tcPr>
            <w:tcW w:w="1756" w:type="dxa"/>
            <w:noWrap/>
            <w:vAlign w:val="center"/>
            <w:hideMark/>
          </w:tcPr>
          <w:p w14:paraId="638DA243" w14:textId="77777777" w:rsidR="00463351" w:rsidRPr="001A4715" w:rsidRDefault="00463351" w:rsidP="00D679A1">
            <w:pPr>
              <w:ind w:firstLine="0"/>
              <w:rPr>
                <w:sz w:val="16"/>
                <w:szCs w:val="16"/>
              </w:rPr>
            </w:pPr>
            <w:r w:rsidRPr="001A4715">
              <w:rPr>
                <w:sz w:val="16"/>
                <w:szCs w:val="16"/>
              </w:rPr>
              <w:t>Polite</w:t>
            </w:r>
          </w:p>
        </w:tc>
        <w:tc>
          <w:tcPr>
            <w:tcW w:w="1192" w:type="dxa"/>
            <w:noWrap/>
            <w:vAlign w:val="center"/>
            <w:hideMark/>
          </w:tcPr>
          <w:p w14:paraId="4B96C7EB" w14:textId="77777777" w:rsidR="00463351" w:rsidRPr="001A4715" w:rsidRDefault="00463351" w:rsidP="00D679A1">
            <w:pPr>
              <w:ind w:firstLine="0"/>
              <w:rPr>
                <w:sz w:val="16"/>
                <w:szCs w:val="16"/>
              </w:rPr>
            </w:pPr>
            <w:r w:rsidRPr="001A4715">
              <w:rPr>
                <w:sz w:val="16"/>
                <w:szCs w:val="16"/>
              </w:rPr>
              <w:t>Deserving</w:t>
            </w:r>
          </w:p>
        </w:tc>
        <w:tc>
          <w:tcPr>
            <w:tcW w:w="1097" w:type="dxa"/>
            <w:noWrap/>
            <w:vAlign w:val="center"/>
            <w:hideMark/>
          </w:tcPr>
          <w:p w14:paraId="72806B91" w14:textId="77777777" w:rsidR="00463351" w:rsidRPr="001A4715" w:rsidRDefault="00463351" w:rsidP="00D679A1">
            <w:pPr>
              <w:ind w:firstLine="0"/>
              <w:rPr>
                <w:sz w:val="16"/>
                <w:szCs w:val="16"/>
              </w:rPr>
            </w:pPr>
            <w:r w:rsidRPr="001A4715">
              <w:rPr>
                <w:sz w:val="16"/>
                <w:szCs w:val="16"/>
              </w:rPr>
              <w:t>Desirable</w:t>
            </w:r>
          </w:p>
        </w:tc>
        <w:tc>
          <w:tcPr>
            <w:tcW w:w="1473" w:type="dxa"/>
            <w:noWrap/>
            <w:vAlign w:val="center"/>
            <w:hideMark/>
          </w:tcPr>
          <w:p w14:paraId="43AB9AC7" w14:textId="77777777" w:rsidR="00463351" w:rsidRPr="001A4715" w:rsidRDefault="00463351" w:rsidP="00D679A1">
            <w:pPr>
              <w:ind w:firstLine="0"/>
              <w:rPr>
                <w:sz w:val="16"/>
                <w:szCs w:val="16"/>
              </w:rPr>
            </w:pPr>
            <w:r w:rsidRPr="001A4715">
              <w:rPr>
                <w:sz w:val="16"/>
                <w:szCs w:val="16"/>
              </w:rPr>
              <w:t>Good</w:t>
            </w:r>
          </w:p>
        </w:tc>
        <w:tc>
          <w:tcPr>
            <w:tcW w:w="1440" w:type="dxa"/>
            <w:noWrap/>
            <w:vAlign w:val="center"/>
            <w:hideMark/>
          </w:tcPr>
          <w:p w14:paraId="295D9CEF" w14:textId="77777777" w:rsidR="00463351" w:rsidRPr="001A4715" w:rsidRDefault="00463351" w:rsidP="00D679A1">
            <w:pPr>
              <w:ind w:firstLine="0"/>
              <w:rPr>
                <w:sz w:val="16"/>
                <w:szCs w:val="16"/>
              </w:rPr>
            </w:pPr>
            <w:r w:rsidRPr="001A4715">
              <w:rPr>
                <w:sz w:val="16"/>
                <w:szCs w:val="16"/>
              </w:rPr>
              <w:t>Good</w:t>
            </w:r>
          </w:p>
        </w:tc>
        <w:tc>
          <w:tcPr>
            <w:tcW w:w="1307" w:type="dxa"/>
            <w:noWrap/>
            <w:vAlign w:val="center"/>
            <w:hideMark/>
          </w:tcPr>
          <w:p w14:paraId="075A5219" w14:textId="77777777" w:rsidR="00463351" w:rsidRPr="001A4715" w:rsidRDefault="00463351" w:rsidP="00D679A1">
            <w:pPr>
              <w:ind w:firstLine="0"/>
              <w:rPr>
                <w:sz w:val="16"/>
                <w:szCs w:val="16"/>
              </w:rPr>
            </w:pPr>
            <w:r w:rsidRPr="001A4715">
              <w:rPr>
                <w:sz w:val="16"/>
                <w:szCs w:val="16"/>
              </w:rPr>
              <w:t>Good</w:t>
            </w:r>
          </w:p>
        </w:tc>
        <w:tc>
          <w:tcPr>
            <w:tcW w:w="1003" w:type="dxa"/>
            <w:noWrap/>
            <w:vAlign w:val="center"/>
            <w:hideMark/>
          </w:tcPr>
          <w:p w14:paraId="2F0C3152" w14:textId="77777777" w:rsidR="00463351" w:rsidRPr="001A4715" w:rsidRDefault="00463351" w:rsidP="00D679A1">
            <w:pPr>
              <w:ind w:firstLine="0"/>
              <w:rPr>
                <w:sz w:val="16"/>
                <w:szCs w:val="16"/>
              </w:rPr>
            </w:pPr>
            <w:r w:rsidRPr="001A4715">
              <w:rPr>
                <w:sz w:val="16"/>
                <w:szCs w:val="16"/>
              </w:rPr>
              <w:t>Lovely</w:t>
            </w:r>
          </w:p>
        </w:tc>
      </w:tr>
      <w:tr w:rsidR="00463351" w:rsidRPr="001A4715" w14:paraId="3A5CAA64" w14:textId="77777777" w:rsidTr="00FB7B86">
        <w:trPr>
          <w:trHeight w:val="289"/>
        </w:trPr>
        <w:tc>
          <w:tcPr>
            <w:tcW w:w="1099" w:type="dxa"/>
            <w:noWrap/>
            <w:vAlign w:val="center"/>
            <w:hideMark/>
          </w:tcPr>
          <w:p w14:paraId="2B94A08E" w14:textId="77777777" w:rsidR="00463351" w:rsidRPr="001A4715" w:rsidRDefault="00463351" w:rsidP="00D679A1">
            <w:pPr>
              <w:ind w:firstLine="0"/>
              <w:rPr>
                <w:sz w:val="16"/>
                <w:szCs w:val="16"/>
              </w:rPr>
            </w:pPr>
          </w:p>
        </w:tc>
        <w:tc>
          <w:tcPr>
            <w:tcW w:w="1003" w:type="dxa"/>
            <w:noWrap/>
            <w:vAlign w:val="center"/>
            <w:hideMark/>
          </w:tcPr>
          <w:p w14:paraId="7FE023FA" w14:textId="77777777" w:rsidR="00463351" w:rsidRPr="001A4715" w:rsidRDefault="00463351" w:rsidP="00D679A1">
            <w:pPr>
              <w:ind w:firstLine="0"/>
              <w:rPr>
                <w:sz w:val="16"/>
                <w:szCs w:val="16"/>
              </w:rPr>
            </w:pPr>
            <w:r w:rsidRPr="001A4715">
              <w:rPr>
                <w:sz w:val="16"/>
                <w:szCs w:val="16"/>
              </w:rPr>
              <w:t>Pleasant</w:t>
            </w:r>
          </w:p>
        </w:tc>
        <w:tc>
          <w:tcPr>
            <w:tcW w:w="1004" w:type="dxa"/>
            <w:noWrap/>
            <w:vAlign w:val="center"/>
            <w:hideMark/>
          </w:tcPr>
          <w:p w14:paraId="54D12E19" w14:textId="77777777" w:rsidR="00463351" w:rsidRPr="001A4715" w:rsidRDefault="00463351" w:rsidP="00D679A1">
            <w:pPr>
              <w:ind w:firstLine="0"/>
              <w:rPr>
                <w:sz w:val="16"/>
                <w:szCs w:val="16"/>
              </w:rPr>
            </w:pPr>
            <w:r w:rsidRPr="001A4715">
              <w:rPr>
                <w:sz w:val="16"/>
                <w:szCs w:val="16"/>
              </w:rPr>
              <w:t>Relief</w:t>
            </w:r>
          </w:p>
        </w:tc>
        <w:tc>
          <w:tcPr>
            <w:tcW w:w="1006" w:type="dxa"/>
            <w:noWrap/>
            <w:vAlign w:val="center"/>
            <w:hideMark/>
          </w:tcPr>
          <w:p w14:paraId="77E24DB8" w14:textId="77777777" w:rsidR="00463351" w:rsidRPr="001A4715" w:rsidRDefault="00463351" w:rsidP="00D679A1">
            <w:pPr>
              <w:ind w:firstLine="0"/>
              <w:rPr>
                <w:sz w:val="16"/>
                <w:szCs w:val="16"/>
              </w:rPr>
            </w:pPr>
            <w:r w:rsidRPr="001A4715">
              <w:rPr>
                <w:sz w:val="16"/>
                <w:szCs w:val="16"/>
              </w:rPr>
              <w:t>Pleasant</w:t>
            </w:r>
          </w:p>
        </w:tc>
        <w:tc>
          <w:tcPr>
            <w:tcW w:w="1756" w:type="dxa"/>
            <w:noWrap/>
            <w:vAlign w:val="center"/>
            <w:hideMark/>
          </w:tcPr>
          <w:p w14:paraId="3FCC877A" w14:textId="77777777" w:rsidR="00463351" w:rsidRPr="001A4715" w:rsidRDefault="00463351" w:rsidP="00D679A1">
            <w:pPr>
              <w:ind w:firstLine="0"/>
              <w:rPr>
                <w:sz w:val="16"/>
                <w:szCs w:val="16"/>
              </w:rPr>
            </w:pPr>
            <w:r w:rsidRPr="001A4715">
              <w:rPr>
                <w:sz w:val="16"/>
                <w:szCs w:val="16"/>
              </w:rPr>
              <w:t>Kind</w:t>
            </w:r>
          </w:p>
        </w:tc>
        <w:tc>
          <w:tcPr>
            <w:tcW w:w="1192" w:type="dxa"/>
            <w:noWrap/>
            <w:vAlign w:val="center"/>
            <w:hideMark/>
          </w:tcPr>
          <w:p w14:paraId="24762212" w14:textId="77777777" w:rsidR="00463351" w:rsidRPr="001A4715" w:rsidRDefault="00463351" w:rsidP="00D679A1">
            <w:pPr>
              <w:ind w:firstLine="0"/>
              <w:rPr>
                <w:sz w:val="16"/>
                <w:szCs w:val="16"/>
              </w:rPr>
            </w:pPr>
            <w:r w:rsidRPr="001A4715">
              <w:rPr>
                <w:sz w:val="16"/>
                <w:szCs w:val="16"/>
              </w:rPr>
              <w:t>Superior</w:t>
            </w:r>
          </w:p>
        </w:tc>
        <w:tc>
          <w:tcPr>
            <w:tcW w:w="1097" w:type="dxa"/>
            <w:noWrap/>
            <w:vAlign w:val="center"/>
            <w:hideMark/>
          </w:tcPr>
          <w:p w14:paraId="6305E2B4" w14:textId="77777777" w:rsidR="00463351" w:rsidRPr="001A4715" w:rsidRDefault="00463351" w:rsidP="00D679A1">
            <w:pPr>
              <w:ind w:firstLine="0"/>
              <w:rPr>
                <w:sz w:val="16"/>
                <w:szCs w:val="16"/>
              </w:rPr>
            </w:pPr>
            <w:r w:rsidRPr="001A4715">
              <w:rPr>
                <w:sz w:val="16"/>
                <w:szCs w:val="16"/>
              </w:rPr>
              <w:t>Disciplined</w:t>
            </w:r>
          </w:p>
        </w:tc>
        <w:tc>
          <w:tcPr>
            <w:tcW w:w="1473" w:type="dxa"/>
            <w:noWrap/>
            <w:vAlign w:val="center"/>
            <w:hideMark/>
          </w:tcPr>
          <w:p w14:paraId="73D70F3F" w14:textId="77777777" w:rsidR="00463351" w:rsidRPr="001A4715" w:rsidRDefault="00463351" w:rsidP="00D679A1">
            <w:pPr>
              <w:ind w:firstLine="0"/>
              <w:rPr>
                <w:sz w:val="16"/>
                <w:szCs w:val="16"/>
              </w:rPr>
            </w:pPr>
            <w:r w:rsidRPr="001A4715">
              <w:rPr>
                <w:sz w:val="16"/>
                <w:szCs w:val="16"/>
              </w:rPr>
              <w:t>Loving</w:t>
            </w:r>
          </w:p>
        </w:tc>
        <w:tc>
          <w:tcPr>
            <w:tcW w:w="1440" w:type="dxa"/>
            <w:noWrap/>
            <w:vAlign w:val="center"/>
            <w:hideMark/>
          </w:tcPr>
          <w:p w14:paraId="1C70C765" w14:textId="77777777" w:rsidR="00463351" w:rsidRPr="001A4715" w:rsidRDefault="00463351" w:rsidP="00D679A1">
            <w:pPr>
              <w:ind w:firstLine="0"/>
              <w:rPr>
                <w:sz w:val="16"/>
                <w:szCs w:val="16"/>
              </w:rPr>
            </w:pPr>
            <w:r w:rsidRPr="001A4715">
              <w:rPr>
                <w:sz w:val="16"/>
                <w:szCs w:val="16"/>
              </w:rPr>
              <w:t>Nice</w:t>
            </w:r>
          </w:p>
        </w:tc>
        <w:tc>
          <w:tcPr>
            <w:tcW w:w="1307" w:type="dxa"/>
            <w:noWrap/>
            <w:vAlign w:val="center"/>
            <w:hideMark/>
          </w:tcPr>
          <w:p w14:paraId="2D9E2990" w14:textId="77777777" w:rsidR="00463351" w:rsidRPr="001A4715" w:rsidRDefault="00463351" w:rsidP="00D679A1">
            <w:pPr>
              <w:ind w:firstLine="0"/>
              <w:rPr>
                <w:sz w:val="16"/>
                <w:szCs w:val="16"/>
              </w:rPr>
            </w:pPr>
            <w:r w:rsidRPr="001A4715">
              <w:rPr>
                <w:sz w:val="16"/>
                <w:szCs w:val="16"/>
              </w:rPr>
              <w:t>Nice</w:t>
            </w:r>
          </w:p>
        </w:tc>
        <w:tc>
          <w:tcPr>
            <w:tcW w:w="1003" w:type="dxa"/>
            <w:noWrap/>
            <w:vAlign w:val="center"/>
            <w:hideMark/>
          </w:tcPr>
          <w:p w14:paraId="27AD31CF" w14:textId="77777777" w:rsidR="00463351" w:rsidRPr="001A4715" w:rsidRDefault="00463351" w:rsidP="00D679A1">
            <w:pPr>
              <w:ind w:firstLine="0"/>
              <w:rPr>
                <w:sz w:val="16"/>
                <w:szCs w:val="16"/>
              </w:rPr>
            </w:pPr>
            <w:r w:rsidRPr="001A4715">
              <w:rPr>
                <w:sz w:val="16"/>
                <w:szCs w:val="16"/>
              </w:rPr>
              <w:t>Pleasant</w:t>
            </w:r>
          </w:p>
        </w:tc>
      </w:tr>
      <w:tr w:rsidR="00463351" w:rsidRPr="001A4715" w14:paraId="010A445C" w14:textId="77777777" w:rsidTr="00FB7B86">
        <w:trPr>
          <w:trHeight w:val="289"/>
        </w:trPr>
        <w:tc>
          <w:tcPr>
            <w:tcW w:w="1099" w:type="dxa"/>
            <w:noWrap/>
            <w:vAlign w:val="center"/>
            <w:hideMark/>
          </w:tcPr>
          <w:p w14:paraId="10019027" w14:textId="77777777" w:rsidR="00463351" w:rsidRPr="001A4715" w:rsidRDefault="00463351" w:rsidP="00D679A1">
            <w:pPr>
              <w:ind w:firstLine="0"/>
              <w:rPr>
                <w:sz w:val="16"/>
                <w:szCs w:val="16"/>
              </w:rPr>
            </w:pPr>
          </w:p>
        </w:tc>
        <w:tc>
          <w:tcPr>
            <w:tcW w:w="1003" w:type="dxa"/>
            <w:noWrap/>
            <w:vAlign w:val="center"/>
            <w:hideMark/>
          </w:tcPr>
          <w:p w14:paraId="2703E922" w14:textId="77777777" w:rsidR="00463351" w:rsidRPr="001A4715" w:rsidRDefault="00463351" w:rsidP="00D679A1">
            <w:pPr>
              <w:ind w:firstLine="0"/>
              <w:rPr>
                <w:sz w:val="16"/>
                <w:szCs w:val="16"/>
              </w:rPr>
            </w:pPr>
            <w:r w:rsidRPr="001A4715">
              <w:rPr>
                <w:sz w:val="16"/>
                <w:szCs w:val="16"/>
              </w:rPr>
              <w:t>Satisfying</w:t>
            </w:r>
          </w:p>
        </w:tc>
        <w:tc>
          <w:tcPr>
            <w:tcW w:w="1004" w:type="dxa"/>
            <w:noWrap/>
            <w:vAlign w:val="center"/>
            <w:hideMark/>
          </w:tcPr>
          <w:p w14:paraId="5C138355" w14:textId="77777777" w:rsidR="00463351" w:rsidRPr="001A4715" w:rsidRDefault="00463351" w:rsidP="00D679A1">
            <w:pPr>
              <w:ind w:firstLine="0"/>
              <w:rPr>
                <w:sz w:val="16"/>
                <w:szCs w:val="16"/>
              </w:rPr>
            </w:pPr>
            <w:r w:rsidRPr="001A4715">
              <w:rPr>
                <w:sz w:val="16"/>
                <w:szCs w:val="16"/>
              </w:rPr>
              <w:t>Peaceful</w:t>
            </w:r>
          </w:p>
        </w:tc>
        <w:tc>
          <w:tcPr>
            <w:tcW w:w="1006" w:type="dxa"/>
            <w:noWrap/>
            <w:vAlign w:val="center"/>
            <w:hideMark/>
          </w:tcPr>
          <w:p w14:paraId="73A246BE" w14:textId="77777777" w:rsidR="00463351" w:rsidRPr="001A4715" w:rsidRDefault="00463351" w:rsidP="00D679A1">
            <w:pPr>
              <w:ind w:firstLine="0"/>
              <w:rPr>
                <w:sz w:val="16"/>
                <w:szCs w:val="16"/>
              </w:rPr>
            </w:pPr>
            <w:r w:rsidRPr="001A4715">
              <w:rPr>
                <w:sz w:val="16"/>
                <w:szCs w:val="16"/>
              </w:rPr>
              <w:t>Satisfying</w:t>
            </w:r>
          </w:p>
        </w:tc>
        <w:tc>
          <w:tcPr>
            <w:tcW w:w="1756" w:type="dxa"/>
            <w:noWrap/>
            <w:vAlign w:val="center"/>
            <w:hideMark/>
          </w:tcPr>
          <w:p w14:paraId="3380D252" w14:textId="77777777" w:rsidR="00463351" w:rsidRPr="001A4715" w:rsidRDefault="00463351" w:rsidP="00D679A1">
            <w:pPr>
              <w:ind w:firstLine="0"/>
              <w:rPr>
                <w:sz w:val="16"/>
                <w:szCs w:val="16"/>
              </w:rPr>
            </w:pPr>
          </w:p>
        </w:tc>
        <w:tc>
          <w:tcPr>
            <w:tcW w:w="1192" w:type="dxa"/>
            <w:noWrap/>
            <w:vAlign w:val="center"/>
            <w:hideMark/>
          </w:tcPr>
          <w:p w14:paraId="701171D2" w14:textId="77777777" w:rsidR="00463351" w:rsidRPr="001A4715" w:rsidRDefault="00463351" w:rsidP="00D679A1">
            <w:pPr>
              <w:ind w:firstLine="0"/>
              <w:rPr>
                <w:sz w:val="16"/>
                <w:szCs w:val="16"/>
              </w:rPr>
            </w:pPr>
            <w:r w:rsidRPr="001A4715">
              <w:rPr>
                <w:sz w:val="16"/>
                <w:szCs w:val="16"/>
              </w:rPr>
              <w:t>Motivated</w:t>
            </w:r>
          </w:p>
        </w:tc>
        <w:tc>
          <w:tcPr>
            <w:tcW w:w="1097" w:type="dxa"/>
            <w:noWrap/>
            <w:vAlign w:val="center"/>
            <w:hideMark/>
          </w:tcPr>
          <w:p w14:paraId="684883EA" w14:textId="77777777" w:rsidR="00463351" w:rsidRPr="001A4715" w:rsidRDefault="00463351" w:rsidP="00D679A1">
            <w:pPr>
              <w:ind w:firstLine="0"/>
              <w:rPr>
                <w:sz w:val="16"/>
                <w:szCs w:val="16"/>
              </w:rPr>
            </w:pPr>
            <w:r w:rsidRPr="001A4715">
              <w:rPr>
                <w:sz w:val="16"/>
                <w:szCs w:val="16"/>
              </w:rPr>
              <w:t>Good</w:t>
            </w:r>
          </w:p>
        </w:tc>
        <w:tc>
          <w:tcPr>
            <w:tcW w:w="1473" w:type="dxa"/>
            <w:noWrap/>
            <w:vAlign w:val="center"/>
            <w:hideMark/>
          </w:tcPr>
          <w:p w14:paraId="40F9A750" w14:textId="77777777" w:rsidR="00463351" w:rsidRPr="001A4715" w:rsidRDefault="00463351" w:rsidP="00D679A1">
            <w:pPr>
              <w:ind w:firstLine="0"/>
              <w:rPr>
                <w:sz w:val="16"/>
                <w:szCs w:val="16"/>
              </w:rPr>
            </w:pPr>
            <w:r w:rsidRPr="001A4715">
              <w:rPr>
                <w:sz w:val="16"/>
                <w:szCs w:val="16"/>
              </w:rPr>
              <w:t>Safe</w:t>
            </w:r>
          </w:p>
        </w:tc>
        <w:tc>
          <w:tcPr>
            <w:tcW w:w="1440" w:type="dxa"/>
            <w:noWrap/>
            <w:vAlign w:val="center"/>
            <w:hideMark/>
          </w:tcPr>
          <w:p w14:paraId="449472D7" w14:textId="77777777" w:rsidR="00463351" w:rsidRPr="001A4715" w:rsidRDefault="00463351" w:rsidP="00D679A1">
            <w:pPr>
              <w:ind w:firstLine="0"/>
              <w:rPr>
                <w:sz w:val="16"/>
                <w:szCs w:val="16"/>
              </w:rPr>
            </w:pPr>
            <w:r w:rsidRPr="001A4715">
              <w:rPr>
                <w:sz w:val="16"/>
                <w:szCs w:val="16"/>
              </w:rPr>
              <w:t>Safe</w:t>
            </w:r>
          </w:p>
        </w:tc>
        <w:tc>
          <w:tcPr>
            <w:tcW w:w="1307" w:type="dxa"/>
            <w:noWrap/>
            <w:vAlign w:val="center"/>
            <w:hideMark/>
          </w:tcPr>
          <w:p w14:paraId="0E068696" w14:textId="77777777" w:rsidR="00463351" w:rsidRPr="001A4715" w:rsidRDefault="00463351" w:rsidP="00D679A1">
            <w:pPr>
              <w:ind w:firstLine="0"/>
              <w:rPr>
                <w:sz w:val="16"/>
                <w:szCs w:val="16"/>
              </w:rPr>
            </w:pPr>
            <w:r w:rsidRPr="001A4715">
              <w:rPr>
                <w:sz w:val="16"/>
                <w:szCs w:val="16"/>
              </w:rPr>
              <w:t>Safe</w:t>
            </w:r>
          </w:p>
        </w:tc>
        <w:tc>
          <w:tcPr>
            <w:tcW w:w="1003" w:type="dxa"/>
            <w:noWrap/>
            <w:vAlign w:val="center"/>
            <w:hideMark/>
          </w:tcPr>
          <w:p w14:paraId="2B65F239" w14:textId="77777777" w:rsidR="00463351" w:rsidRPr="001A4715" w:rsidRDefault="00463351" w:rsidP="00D679A1">
            <w:pPr>
              <w:ind w:firstLine="0"/>
              <w:rPr>
                <w:sz w:val="16"/>
                <w:szCs w:val="16"/>
              </w:rPr>
            </w:pPr>
            <w:r w:rsidRPr="001A4715">
              <w:rPr>
                <w:sz w:val="16"/>
                <w:szCs w:val="16"/>
              </w:rPr>
              <w:t>Satisfying</w:t>
            </w:r>
          </w:p>
        </w:tc>
      </w:tr>
      <w:tr w:rsidR="00463351" w:rsidRPr="001A4715" w14:paraId="4915E8B0" w14:textId="77777777" w:rsidTr="00FB7B86">
        <w:trPr>
          <w:trHeight w:val="289"/>
        </w:trPr>
        <w:tc>
          <w:tcPr>
            <w:tcW w:w="1099" w:type="dxa"/>
            <w:noWrap/>
            <w:vAlign w:val="center"/>
            <w:hideMark/>
          </w:tcPr>
          <w:p w14:paraId="01ED3420" w14:textId="77777777" w:rsidR="00463351" w:rsidRPr="001A4715" w:rsidRDefault="00463351" w:rsidP="00D679A1">
            <w:pPr>
              <w:ind w:firstLine="0"/>
              <w:rPr>
                <w:sz w:val="16"/>
                <w:szCs w:val="16"/>
              </w:rPr>
            </w:pPr>
          </w:p>
        </w:tc>
        <w:tc>
          <w:tcPr>
            <w:tcW w:w="1003" w:type="dxa"/>
            <w:noWrap/>
            <w:vAlign w:val="center"/>
            <w:hideMark/>
          </w:tcPr>
          <w:p w14:paraId="03F553AC" w14:textId="77777777" w:rsidR="00463351" w:rsidRPr="001A4715" w:rsidRDefault="00463351" w:rsidP="00D679A1">
            <w:pPr>
              <w:ind w:firstLine="0"/>
              <w:rPr>
                <w:sz w:val="16"/>
                <w:szCs w:val="16"/>
              </w:rPr>
            </w:pPr>
            <w:r w:rsidRPr="001A4715">
              <w:rPr>
                <w:sz w:val="16"/>
                <w:szCs w:val="16"/>
              </w:rPr>
              <w:t>Enjoyable</w:t>
            </w:r>
          </w:p>
        </w:tc>
        <w:tc>
          <w:tcPr>
            <w:tcW w:w="1004" w:type="dxa"/>
            <w:noWrap/>
            <w:vAlign w:val="center"/>
            <w:hideMark/>
          </w:tcPr>
          <w:p w14:paraId="75979441" w14:textId="77777777" w:rsidR="00463351" w:rsidRPr="001A4715" w:rsidRDefault="00463351" w:rsidP="00D679A1">
            <w:pPr>
              <w:ind w:firstLine="0"/>
              <w:rPr>
                <w:sz w:val="16"/>
                <w:szCs w:val="16"/>
              </w:rPr>
            </w:pPr>
            <w:r w:rsidRPr="001A4715">
              <w:rPr>
                <w:sz w:val="16"/>
                <w:szCs w:val="16"/>
              </w:rPr>
              <w:t>Comfort</w:t>
            </w:r>
          </w:p>
        </w:tc>
        <w:tc>
          <w:tcPr>
            <w:tcW w:w="1006" w:type="dxa"/>
            <w:noWrap/>
            <w:vAlign w:val="center"/>
            <w:hideMark/>
          </w:tcPr>
          <w:p w14:paraId="531F7DF7" w14:textId="77777777" w:rsidR="00463351" w:rsidRPr="001A4715" w:rsidRDefault="00463351" w:rsidP="00D679A1">
            <w:pPr>
              <w:ind w:firstLine="0"/>
              <w:rPr>
                <w:sz w:val="16"/>
                <w:szCs w:val="16"/>
              </w:rPr>
            </w:pPr>
            <w:r w:rsidRPr="001A4715">
              <w:rPr>
                <w:sz w:val="16"/>
                <w:szCs w:val="16"/>
              </w:rPr>
              <w:t>Enjoyable</w:t>
            </w:r>
          </w:p>
        </w:tc>
        <w:tc>
          <w:tcPr>
            <w:tcW w:w="1756" w:type="dxa"/>
            <w:noWrap/>
            <w:vAlign w:val="center"/>
            <w:hideMark/>
          </w:tcPr>
          <w:p w14:paraId="7A30534E" w14:textId="77777777" w:rsidR="00463351" w:rsidRPr="001A4715" w:rsidRDefault="00463351" w:rsidP="00D679A1">
            <w:pPr>
              <w:ind w:firstLine="0"/>
              <w:rPr>
                <w:sz w:val="16"/>
                <w:szCs w:val="16"/>
              </w:rPr>
            </w:pPr>
          </w:p>
        </w:tc>
        <w:tc>
          <w:tcPr>
            <w:tcW w:w="1192" w:type="dxa"/>
            <w:noWrap/>
            <w:vAlign w:val="center"/>
            <w:hideMark/>
          </w:tcPr>
          <w:p w14:paraId="2AF8CABA" w14:textId="77777777" w:rsidR="00463351" w:rsidRPr="001A4715" w:rsidRDefault="00463351" w:rsidP="00D679A1">
            <w:pPr>
              <w:ind w:firstLine="0"/>
              <w:rPr>
                <w:sz w:val="16"/>
                <w:szCs w:val="16"/>
              </w:rPr>
            </w:pPr>
            <w:r w:rsidRPr="001A4715">
              <w:rPr>
                <w:sz w:val="16"/>
                <w:szCs w:val="16"/>
              </w:rPr>
              <w:t>Smart</w:t>
            </w:r>
          </w:p>
        </w:tc>
        <w:tc>
          <w:tcPr>
            <w:tcW w:w="1097" w:type="dxa"/>
            <w:noWrap/>
            <w:vAlign w:val="center"/>
            <w:hideMark/>
          </w:tcPr>
          <w:p w14:paraId="258610EC" w14:textId="77777777" w:rsidR="00463351" w:rsidRPr="001A4715" w:rsidRDefault="00463351" w:rsidP="00D679A1">
            <w:pPr>
              <w:ind w:firstLine="0"/>
              <w:rPr>
                <w:sz w:val="16"/>
                <w:szCs w:val="16"/>
              </w:rPr>
            </w:pPr>
            <w:r w:rsidRPr="001A4715">
              <w:rPr>
                <w:sz w:val="16"/>
                <w:szCs w:val="16"/>
              </w:rPr>
              <w:t>Healthy</w:t>
            </w:r>
          </w:p>
        </w:tc>
        <w:tc>
          <w:tcPr>
            <w:tcW w:w="1473" w:type="dxa"/>
            <w:noWrap/>
            <w:vAlign w:val="center"/>
            <w:hideMark/>
          </w:tcPr>
          <w:p w14:paraId="2343EEED" w14:textId="77777777" w:rsidR="00463351" w:rsidRPr="001A4715" w:rsidRDefault="00463351" w:rsidP="00D679A1">
            <w:pPr>
              <w:ind w:firstLine="0"/>
              <w:rPr>
                <w:sz w:val="16"/>
                <w:szCs w:val="16"/>
              </w:rPr>
            </w:pPr>
            <w:r w:rsidRPr="001A4715">
              <w:rPr>
                <w:sz w:val="16"/>
                <w:szCs w:val="16"/>
              </w:rPr>
              <w:t>Truthful</w:t>
            </w:r>
          </w:p>
        </w:tc>
        <w:tc>
          <w:tcPr>
            <w:tcW w:w="1440" w:type="dxa"/>
            <w:noWrap/>
            <w:vAlign w:val="center"/>
            <w:hideMark/>
          </w:tcPr>
          <w:p w14:paraId="0031AEA0" w14:textId="77777777" w:rsidR="00463351" w:rsidRPr="001A4715" w:rsidRDefault="00463351" w:rsidP="00D679A1">
            <w:pPr>
              <w:ind w:firstLine="0"/>
              <w:rPr>
                <w:sz w:val="16"/>
                <w:szCs w:val="16"/>
              </w:rPr>
            </w:pPr>
            <w:r w:rsidRPr="001A4715">
              <w:rPr>
                <w:sz w:val="16"/>
                <w:szCs w:val="16"/>
              </w:rPr>
              <w:t>Trustworthy</w:t>
            </w:r>
          </w:p>
        </w:tc>
        <w:tc>
          <w:tcPr>
            <w:tcW w:w="1307" w:type="dxa"/>
            <w:noWrap/>
            <w:vAlign w:val="center"/>
            <w:hideMark/>
          </w:tcPr>
          <w:p w14:paraId="0D04F044" w14:textId="77777777" w:rsidR="00463351" w:rsidRPr="001A4715" w:rsidRDefault="00463351" w:rsidP="00D679A1">
            <w:pPr>
              <w:ind w:firstLine="0"/>
              <w:rPr>
                <w:sz w:val="16"/>
                <w:szCs w:val="16"/>
              </w:rPr>
            </w:pPr>
            <w:r w:rsidRPr="001A4715">
              <w:rPr>
                <w:sz w:val="16"/>
                <w:szCs w:val="16"/>
              </w:rPr>
              <w:t>Trustworthy</w:t>
            </w:r>
          </w:p>
        </w:tc>
        <w:tc>
          <w:tcPr>
            <w:tcW w:w="1003" w:type="dxa"/>
            <w:noWrap/>
            <w:vAlign w:val="center"/>
            <w:hideMark/>
          </w:tcPr>
          <w:p w14:paraId="118226C4" w14:textId="77777777" w:rsidR="00463351" w:rsidRPr="001A4715" w:rsidRDefault="00463351" w:rsidP="00D679A1">
            <w:pPr>
              <w:ind w:firstLine="0"/>
              <w:rPr>
                <w:sz w:val="16"/>
                <w:szCs w:val="16"/>
              </w:rPr>
            </w:pPr>
            <w:r w:rsidRPr="001A4715">
              <w:rPr>
                <w:sz w:val="16"/>
                <w:szCs w:val="16"/>
              </w:rPr>
              <w:t>Enjoyable</w:t>
            </w:r>
          </w:p>
        </w:tc>
      </w:tr>
      <w:tr w:rsidR="00463351" w:rsidRPr="001A4715" w14:paraId="14F9D584" w14:textId="77777777" w:rsidTr="00FB7B86">
        <w:trPr>
          <w:trHeight w:val="289"/>
        </w:trPr>
        <w:tc>
          <w:tcPr>
            <w:tcW w:w="1099" w:type="dxa"/>
            <w:noWrap/>
            <w:vAlign w:val="center"/>
            <w:hideMark/>
          </w:tcPr>
          <w:p w14:paraId="688C7B11" w14:textId="77777777" w:rsidR="00463351" w:rsidRPr="001A4715" w:rsidRDefault="00463351" w:rsidP="00D679A1">
            <w:pPr>
              <w:ind w:firstLine="0"/>
              <w:rPr>
                <w:sz w:val="16"/>
                <w:szCs w:val="16"/>
              </w:rPr>
            </w:pPr>
            <w:r w:rsidRPr="001A4715">
              <w:rPr>
                <w:sz w:val="16"/>
                <w:szCs w:val="16"/>
              </w:rPr>
              <w:t>Attributes 2</w:t>
            </w:r>
          </w:p>
        </w:tc>
        <w:tc>
          <w:tcPr>
            <w:tcW w:w="1003" w:type="dxa"/>
            <w:noWrap/>
            <w:vAlign w:val="center"/>
            <w:hideMark/>
          </w:tcPr>
          <w:p w14:paraId="705A3C80" w14:textId="77777777" w:rsidR="00463351" w:rsidRPr="001A4715" w:rsidRDefault="00463351" w:rsidP="00D679A1">
            <w:pPr>
              <w:ind w:firstLine="0"/>
              <w:rPr>
                <w:sz w:val="16"/>
                <w:szCs w:val="16"/>
              </w:rPr>
            </w:pPr>
            <w:r w:rsidRPr="001A4715">
              <w:rPr>
                <w:sz w:val="16"/>
                <w:szCs w:val="16"/>
              </w:rPr>
              <w:t>Distressing</w:t>
            </w:r>
          </w:p>
        </w:tc>
        <w:tc>
          <w:tcPr>
            <w:tcW w:w="1004" w:type="dxa"/>
            <w:noWrap/>
            <w:vAlign w:val="center"/>
            <w:hideMark/>
          </w:tcPr>
          <w:p w14:paraId="50CFE7F8" w14:textId="77777777" w:rsidR="00463351" w:rsidRPr="001A4715" w:rsidRDefault="00463351" w:rsidP="00D679A1">
            <w:pPr>
              <w:ind w:firstLine="0"/>
              <w:rPr>
                <w:sz w:val="16"/>
                <w:szCs w:val="16"/>
              </w:rPr>
            </w:pPr>
            <w:r w:rsidRPr="001A4715">
              <w:rPr>
                <w:sz w:val="16"/>
                <w:szCs w:val="16"/>
              </w:rPr>
              <w:t>Distressing</w:t>
            </w:r>
          </w:p>
        </w:tc>
        <w:tc>
          <w:tcPr>
            <w:tcW w:w="1006" w:type="dxa"/>
            <w:noWrap/>
            <w:vAlign w:val="center"/>
            <w:hideMark/>
          </w:tcPr>
          <w:p w14:paraId="5302FD78" w14:textId="77777777" w:rsidR="00463351" w:rsidRPr="001A4715" w:rsidRDefault="00463351" w:rsidP="00D679A1">
            <w:pPr>
              <w:ind w:firstLine="0"/>
              <w:rPr>
                <w:sz w:val="16"/>
                <w:szCs w:val="16"/>
              </w:rPr>
            </w:pPr>
            <w:r w:rsidRPr="001A4715">
              <w:rPr>
                <w:sz w:val="16"/>
                <w:szCs w:val="16"/>
              </w:rPr>
              <w:t>Distressing</w:t>
            </w:r>
          </w:p>
        </w:tc>
        <w:tc>
          <w:tcPr>
            <w:tcW w:w="1756" w:type="dxa"/>
            <w:noWrap/>
            <w:vAlign w:val="center"/>
            <w:hideMark/>
          </w:tcPr>
          <w:p w14:paraId="34C2BF68" w14:textId="77777777" w:rsidR="00463351" w:rsidRPr="001A4715" w:rsidRDefault="00463351" w:rsidP="00D679A1">
            <w:pPr>
              <w:ind w:firstLine="0"/>
              <w:rPr>
                <w:sz w:val="16"/>
                <w:szCs w:val="16"/>
              </w:rPr>
            </w:pPr>
            <w:r w:rsidRPr="001A4715">
              <w:rPr>
                <w:sz w:val="16"/>
                <w:szCs w:val="16"/>
              </w:rPr>
              <w:t>Dangerous</w:t>
            </w:r>
          </w:p>
        </w:tc>
        <w:tc>
          <w:tcPr>
            <w:tcW w:w="1192" w:type="dxa"/>
            <w:noWrap/>
            <w:vAlign w:val="center"/>
            <w:hideMark/>
          </w:tcPr>
          <w:p w14:paraId="2E35D851" w14:textId="77777777" w:rsidR="00463351" w:rsidRPr="001A4715" w:rsidRDefault="00463351" w:rsidP="00D679A1">
            <w:pPr>
              <w:ind w:firstLine="0"/>
              <w:rPr>
                <w:sz w:val="16"/>
                <w:szCs w:val="16"/>
              </w:rPr>
            </w:pPr>
            <w:r w:rsidRPr="001A4715">
              <w:rPr>
                <w:sz w:val="16"/>
                <w:szCs w:val="16"/>
              </w:rPr>
              <w:t>Bad</w:t>
            </w:r>
          </w:p>
        </w:tc>
        <w:tc>
          <w:tcPr>
            <w:tcW w:w="1097" w:type="dxa"/>
            <w:noWrap/>
            <w:vAlign w:val="center"/>
            <w:hideMark/>
          </w:tcPr>
          <w:p w14:paraId="62B8659A" w14:textId="77777777" w:rsidR="00463351" w:rsidRPr="001A4715" w:rsidRDefault="00463351" w:rsidP="00D679A1">
            <w:pPr>
              <w:ind w:firstLine="0"/>
              <w:rPr>
                <w:sz w:val="16"/>
                <w:szCs w:val="16"/>
              </w:rPr>
            </w:pPr>
            <w:r w:rsidRPr="001A4715">
              <w:rPr>
                <w:sz w:val="16"/>
                <w:szCs w:val="16"/>
              </w:rPr>
              <w:t>Bad</w:t>
            </w:r>
          </w:p>
        </w:tc>
        <w:tc>
          <w:tcPr>
            <w:tcW w:w="1473" w:type="dxa"/>
            <w:noWrap/>
            <w:vAlign w:val="center"/>
            <w:hideMark/>
          </w:tcPr>
          <w:p w14:paraId="571EBE67" w14:textId="77777777" w:rsidR="00463351" w:rsidRPr="001A4715" w:rsidRDefault="00463351" w:rsidP="00D679A1">
            <w:pPr>
              <w:ind w:firstLine="0"/>
              <w:rPr>
                <w:sz w:val="16"/>
                <w:szCs w:val="16"/>
              </w:rPr>
            </w:pPr>
            <w:r w:rsidRPr="001A4715">
              <w:rPr>
                <w:sz w:val="16"/>
                <w:szCs w:val="16"/>
              </w:rPr>
              <w:t>Cruel</w:t>
            </w:r>
          </w:p>
        </w:tc>
        <w:tc>
          <w:tcPr>
            <w:tcW w:w="1440" w:type="dxa"/>
            <w:noWrap/>
            <w:vAlign w:val="center"/>
            <w:hideMark/>
          </w:tcPr>
          <w:p w14:paraId="517B601D" w14:textId="77777777" w:rsidR="00463351" w:rsidRPr="001A4715" w:rsidRDefault="00463351" w:rsidP="00D679A1">
            <w:pPr>
              <w:ind w:firstLine="0"/>
              <w:rPr>
                <w:sz w:val="16"/>
                <w:szCs w:val="16"/>
              </w:rPr>
            </w:pPr>
            <w:r w:rsidRPr="001A4715">
              <w:rPr>
                <w:sz w:val="16"/>
                <w:szCs w:val="16"/>
              </w:rPr>
              <w:t>Bad</w:t>
            </w:r>
          </w:p>
        </w:tc>
        <w:tc>
          <w:tcPr>
            <w:tcW w:w="1307" w:type="dxa"/>
            <w:noWrap/>
            <w:vAlign w:val="center"/>
            <w:hideMark/>
          </w:tcPr>
          <w:p w14:paraId="05232B8E" w14:textId="77777777" w:rsidR="00463351" w:rsidRPr="001A4715" w:rsidRDefault="00463351" w:rsidP="00D679A1">
            <w:pPr>
              <w:ind w:firstLine="0"/>
              <w:rPr>
                <w:sz w:val="16"/>
                <w:szCs w:val="16"/>
              </w:rPr>
            </w:pPr>
            <w:r w:rsidRPr="001A4715">
              <w:rPr>
                <w:sz w:val="16"/>
                <w:szCs w:val="16"/>
              </w:rPr>
              <w:t>Bad</w:t>
            </w:r>
          </w:p>
        </w:tc>
        <w:tc>
          <w:tcPr>
            <w:tcW w:w="1003" w:type="dxa"/>
            <w:noWrap/>
            <w:vAlign w:val="center"/>
            <w:hideMark/>
          </w:tcPr>
          <w:p w14:paraId="314A9318" w14:textId="77777777" w:rsidR="00463351" w:rsidRPr="001A4715" w:rsidRDefault="00463351" w:rsidP="00D679A1">
            <w:pPr>
              <w:ind w:firstLine="0"/>
              <w:rPr>
                <w:sz w:val="16"/>
                <w:szCs w:val="16"/>
              </w:rPr>
            </w:pPr>
            <w:r w:rsidRPr="001A4715">
              <w:rPr>
                <w:sz w:val="16"/>
                <w:szCs w:val="16"/>
              </w:rPr>
              <w:t>Distressing</w:t>
            </w:r>
          </w:p>
        </w:tc>
      </w:tr>
      <w:tr w:rsidR="00463351" w:rsidRPr="001A4715" w14:paraId="1AA6BAC3" w14:textId="77777777" w:rsidTr="00FB7B86">
        <w:trPr>
          <w:trHeight w:val="289"/>
        </w:trPr>
        <w:tc>
          <w:tcPr>
            <w:tcW w:w="1099" w:type="dxa"/>
            <w:noWrap/>
            <w:vAlign w:val="center"/>
            <w:hideMark/>
          </w:tcPr>
          <w:p w14:paraId="4F80DB9B" w14:textId="77777777" w:rsidR="00463351" w:rsidRPr="001A4715" w:rsidRDefault="00463351" w:rsidP="00D679A1">
            <w:pPr>
              <w:ind w:firstLine="0"/>
              <w:rPr>
                <w:sz w:val="16"/>
                <w:szCs w:val="16"/>
              </w:rPr>
            </w:pPr>
          </w:p>
        </w:tc>
        <w:tc>
          <w:tcPr>
            <w:tcW w:w="1003" w:type="dxa"/>
            <w:noWrap/>
            <w:vAlign w:val="center"/>
            <w:hideMark/>
          </w:tcPr>
          <w:p w14:paraId="1D759B0F" w14:textId="77777777" w:rsidR="00463351" w:rsidRPr="001A4715" w:rsidRDefault="00463351" w:rsidP="00D679A1">
            <w:pPr>
              <w:ind w:firstLine="0"/>
              <w:rPr>
                <w:sz w:val="16"/>
                <w:szCs w:val="16"/>
              </w:rPr>
            </w:pPr>
            <w:r w:rsidRPr="001A4715">
              <w:rPr>
                <w:sz w:val="16"/>
                <w:szCs w:val="16"/>
              </w:rPr>
              <w:t>Awful</w:t>
            </w:r>
          </w:p>
        </w:tc>
        <w:tc>
          <w:tcPr>
            <w:tcW w:w="1004" w:type="dxa"/>
            <w:noWrap/>
            <w:vAlign w:val="center"/>
            <w:hideMark/>
          </w:tcPr>
          <w:p w14:paraId="43CA4872" w14:textId="77777777" w:rsidR="00463351" w:rsidRPr="001A4715" w:rsidRDefault="00463351" w:rsidP="00D679A1">
            <w:pPr>
              <w:ind w:firstLine="0"/>
              <w:rPr>
                <w:sz w:val="16"/>
                <w:szCs w:val="16"/>
              </w:rPr>
            </w:pPr>
            <w:r w:rsidRPr="001A4715">
              <w:rPr>
                <w:sz w:val="16"/>
                <w:szCs w:val="16"/>
              </w:rPr>
              <w:t>Awful</w:t>
            </w:r>
          </w:p>
        </w:tc>
        <w:tc>
          <w:tcPr>
            <w:tcW w:w="1006" w:type="dxa"/>
            <w:noWrap/>
            <w:vAlign w:val="center"/>
            <w:hideMark/>
          </w:tcPr>
          <w:p w14:paraId="424A0785" w14:textId="77777777" w:rsidR="00463351" w:rsidRPr="001A4715" w:rsidRDefault="00463351" w:rsidP="00D679A1">
            <w:pPr>
              <w:ind w:firstLine="0"/>
              <w:rPr>
                <w:sz w:val="16"/>
                <w:szCs w:val="16"/>
              </w:rPr>
            </w:pPr>
            <w:r w:rsidRPr="001A4715">
              <w:rPr>
                <w:sz w:val="16"/>
                <w:szCs w:val="16"/>
              </w:rPr>
              <w:t>Awful</w:t>
            </w:r>
          </w:p>
        </w:tc>
        <w:tc>
          <w:tcPr>
            <w:tcW w:w="1756" w:type="dxa"/>
            <w:noWrap/>
            <w:vAlign w:val="center"/>
            <w:hideMark/>
          </w:tcPr>
          <w:p w14:paraId="2D0F4572" w14:textId="77777777" w:rsidR="00463351" w:rsidRPr="001A4715" w:rsidRDefault="00463351" w:rsidP="00D679A1">
            <w:pPr>
              <w:ind w:firstLine="0"/>
              <w:rPr>
                <w:sz w:val="16"/>
                <w:szCs w:val="16"/>
              </w:rPr>
            </w:pPr>
            <w:r w:rsidRPr="001A4715">
              <w:rPr>
                <w:sz w:val="16"/>
                <w:szCs w:val="16"/>
              </w:rPr>
              <w:t>Aggressive</w:t>
            </w:r>
          </w:p>
        </w:tc>
        <w:tc>
          <w:tcPr>
            <w:tcW w:w="1192" w:type="dxa"/>
            <w:noWrap/>
            <w:vAlign w:val="center"/>
            <w:hideMark/>
          </w:tcPr>
          <w:p w14:paraId="3DE7EEDF" w14:textId="77777777" w:rsidR="00463351" w:rsidRPr="001A4715" w:rsidRDefault="00463351" w:rsidP="00D679A1">
            <w:pPr>
              <w:ind w:firstLine="0"/>
              <w:rPr>
                <w:sz w:val="16"/>
                <w:szCs w:val="16"/>
              </w:rPr>
            </w:pPr>
            <w:r w:rsidRPr="001A4715">
              <w:rPr>
                <w:sz w:val="16"/>
                <w:szCs w:val="16"/>
              </w:rPr>
              <w:t>Deficient</w:t>
            </w:r>
          </w:p>
        </w:tc>
        <w:tc>
          <w:tcPr>
            <w:tcW w:w="1097" w:type="dxa"/>
            <w:noWrap/>
            <w:vAlign w:val="center"/>
            <w:hideMark/>
          </w:tcPr>
          <w:p w14:paraId="05C3AD4B" w14:textId="77777777" w:rsidR="00463351" w:rsidRPr="001A4715" w:rsidRDefault="00463351" w:rsidP="00D679A1">
            <w:pPr>
              <w:ind w:firstLine="0"/>
              <w:rPr>
                <w:sz w:val="16"/>
                <w:szCs w:val="16"/>
              </w:rPr>
            </w:pPr>
            <w:r w:rsidRPr="001A4715">
              <w:rPr>
                <w:sz w:val="16"/>
                <w:szCs w:val="16"/>
              </w:rPr>
              <w:t>Ill</w:t>
            </w:r>
          </w:p>
        </w:tc>
        <w:tc>
          <w:tcPr>
            <w:tcW w:w="1473" w:type="dxa"/>
            <w:noWrap/>
            <w:vAlign w:val="center"/>
            <w:hideMark/>
          </w:tcPr>
          <w:p w14:paraId="3EDBC647" w14:textId="77777777" w:rsidR="00463351" w:rsidRPr="001A4715" w:rsidRDefault="00463351" w:rsidP="00D679A1">
            <w:pPr>
              <w:ind w:firstLine="0"/>
              <w:rPr>
                <w:sz w:val="16"/>
                <w:szCs w:val="16"/>
              </w:rPr>
            </w:pPr>
            <w:r w:rsidRPr="001A4715">
              <w:rPr>
                <w:sz w:val="16"/>
                <w:szCs w:val="16"/>
              </w:rPr>
              <w:t>Flawed</w:t>
            </w:r>
          </w:p>
        </w:tc>
        <w:tc>
          <w:tcPr>
            <w:tcW w:w="1440" w:type="dxa"/>
            <w:noWrap/>
            <w:vAlign w:val="center"/>
            <w:hideMark/>
          </w:tcPr>
          <w:p w14:paraId="105255D5" w14:textId="77777777" w:rsidR="00463351" w:rsidRPr="001A4715" w:rsidRDefault="00463351" w:rsidP="00D679A1">
            <w:pPr>
              <w:ind w:firstLine="0"/>
              <w:rPr>
                <w:sz w:val="16"/>
                <w:szCs w:val="16"/>
              </w:rPr>
            </w:pPr>
            <w:r w:rsidRPr="001A4715">
              <w:rPr>
                <w:sz w:val="16"/>
                <w:szCs w:val="16"/>
              </w:rPr>
              <w:t>Cruel</w:t>
            </w:r>
          </w:p>
        </w:tc>
        <w:tc>
          <w:tcPr>
            <w:tcW w:w="1307" w:type="dxa"/>
            <w:noWrap/>
            <w:vAlign w:val="center"/>
            <w:hideMark/>
          </w:tcPr>
          <w:p w14:paraId="41B37D28" w14:textId="77777777" w:rsidR="00463351" w:rsidRPr="001A4715" w:rsidRDefault="00463351" w:rsidP="00D679A1">
            <w:pPr>
              <w:ind w:firstLine="0"/>
              <w:rPr>
                <w:sz w:val="16"/>
                <w:szCs w:val="16"/>
              </w:rPr>
            </w:pPr>
            <w:r w:rsidRPr="001A4715">
              <w:rPr>
                <w:sz w:val="16"/>
                <w:szCs w:val="16"/>
              </w:rPr>
              <w:t>Cruel</w:t>
            </w:r>
          </w:p>
        </w:tc>
        <w:tc>
          <w:tcPr>
            <w:tcW w:w="1003" w:type="dxa"/>
            <w:noWrap/>
            <w:vAlign w:val="center"/>
            <w:hideMark/>
          </w:tcPr>
          <w:p w14:paraId="1DD54AE3" w14:textId="77777777" w:rsidR="00463351" w:rsidRPr="001A4715" w:rsidRDefault="00463351" w:rsidP="00D679A1">
            <w:pPr>
              <w:ind w:firstLine="0"/>
              <w:rPr>
                <w:sz w:val="16"/>
                <w:szCs w:val="16"/>
              </w:rPr>
            </w:pPr>
            <w:r w:rsidRPr="001A4715">
              <w:rPr>
                <w:sz w:val="16"/>
                <w:szCs w:val="16"/>
              </w:rPr>
              <w:t>Awful</w:t>
            </w:r>
          </w:p>
        </w:tc>
      </w:tr>
      <w:tr w:rsidR="00463351" w:rsidRPr="001A4715" w14:paraId="63249D03" w14:textId="77777777" w:rsidTr="00FB7B86">
        <w:trPr>
          <w:trHeight w:val="289"/>
        </w:trPr>
        <w:tc>
          <w:tcPr>
            <w:tcW w:w="1099" w:type="dxa"/>
            <w:noWrap/>
            <w:vAlign w:val="center"/>
            <w:hideMark/>
          </w:tcPr>
          <w:p w14:paraId="09578B95" w14:textId="77777777" w:rsidR="00463351" w:rsidRPr="001A4715" w:rsidRDefault="00463351" w:rsidP="00D679A1">
            <w:pPr>
              <w:ind w:firstLine="0"/>
              <w:rPr>
                <w:sz w:val="16"/>
                <w:szCs w:val="16"/>
              </w:rPr>
            </w:pPr>
          </w:p>
        </w:tc>
        <w:tc>
          <w:tcPr>
            <w:tcW w:w="1003" w:type="dxa"/>
            <w:noWrap/>
            <w:vAlign w:val="center"/>
            <w:hideMark/>
          </w:tcPr>
          <w:p w14:paraId="7E928434" w14:textId="77777777" w:rsidR="00463351" w:rsidRPr="001A4715" w:rsidRDefault="00463351" w:rsidP="00D679A1">
            <w:pPr>
              <w:ind w:firstLine="0"/>
              <w:rPr>
                <w:sz w:val="16"/>
                <w:szCs w:val="16"/>
              </w:rPr>
            </w:pPr>
            <w:r w:rsidRPr="001A4715">
              <w:rPr>
                <w:sz w:val="16"/>
                <w:szCs w:val="16"/>
              </w:rPr>
              <w:t>Hurtful</w:t>
            </w:r>
          </w:p>
        </w:tc>
        <w:tc>
          <w:tcPr>
            <w:tcW w:w="1004" w:type="dxa"/>
            <w:noWrap/>
            <w:vAlign w:val="center"/>
            <w:hideMark/>
          </w:tcPr>
          <w:p w14:paraId="55E6BE1E" w14:textId="77777777" w:rsidR="00463351" w:rsidRPr="001A4715" w:rsidRDefault="00463351" w:rsidP="00D679A1">
            <w:pPr>
              <w:ind w:firstLine="0"/>
              <w:rPr>
                <w:sz w:val="16"/>
                <w:szCs w:val="16"/>
              </w:rPr>
            </w:pPr>
            <w:r w:rsidRPr="001A4715">
              <w:rPr>
                <w:sz w:val="16"/>
                <w:szCs w:val="16"/>
              </w:rPr>
              <w:t>Hurtful</w:t>
            </w:r>
          </w:p>
        </w:tc>
        <w:tc>
          <w:tcPr>
            <w:tcW w:w="1006" w:type="dxa"/>
            <w:noWrap/>
            <w:vAlign w:val="center"/>
            <w:hideMark/>
          </w:tcPr>
          <w:p w14:paraId="10186F3A" w14:textId="77777777" w:rsidR="00463351" w:rsidRPr="001A4715" w:rsidRDefault="00463351" w:rsidP="00D679A1">
            <w:pPr>
              <w:ind w:firstLine="0"/>
              <w:rPr>
                <w:sz w:val="16"/>
                <w:szCs w:val="16"/>
              </w:rPr>
            </w:pPr>
            <w:r w:rsidRPr="001A4715">
              <w:rPr>
                <w:sz w:val="16"/>
                <w:szCs w:val="16"/>
              </w:rPr>
              <w:t>Hurtful</w:t>
            </w:r>
          </w:p>
        </w:tc>
        <w:tc>
          <w:tcPr>
            <w:tcW w:w="1756" w:type="dxa"/>
            <w:noWrap/>
            <w:vAlign w:val="center"/>
            <w:hideMark/>
          </w:tcPr>
          <w:p w14:paraId="146FADE2" w14:textId="77777777" w:rsidR="00463351" w:rsidRPr="001A4715" w:rsidRDefault="00463351" w:rsidP="00D679A1">
            <w:pPr>
              <w:ind w:firstLine="0"/>
              <w:rPr>
                <w:sz w:val="16"/>
                <w:szCs w:val="16"/>
              </w:rPr>
            </w:pPr>
            <w:r w:rsidRPr="001A4715">
              <w:rPr>
                <w:sz w:val="16"/>
                <w:szCs w:val="16"/>
              </w:rPr>
              <w:t>Rude</w:t>
            </w:r>
          </w:p>
        </w:tc>
        <w:tc>
          <w:tcPr>
            <w:tcW w:w="1192" w:type="dxa"/>
            <w:noWrap/>
            <w:vAlign w:val="center"/>
            <w:hideMark/>
          </w:tcPr>
          <w:p w14:paraId="1B6E7838" w14:textId="77777777" w:rsidR="00463351" w:rsidRPr="001A4715" w:rsidRDefault="00463351" w:rsidP="00D679A1">
            <w:pPr>
              <w:ind w:firstLine="0"/>
              <w:rPr>
                <w:sz w:val="16"/>
                <w:szCs w:val="16"/>
              </w:rPr>
            </w:pPr>
            <w:r w:rsidRPr="001A4715">
              <w:rPr>
                <w:sz w:val="16"/>
                <w:szCs w:val="16"/>
              </w:rPr>
              <w:t>Inadequate</w:t>
            </w:r>
          </w:p>
        </w:tc>
        <w:tc>
          <w:tcPr>
            <w:tcW w:w="1097" w:type="dxa"/>
            <w:noWrap/>
            <w:vAlign w:val="center"/>
            <w:hideMark/>
          </w:tcPr>
          <w:p w14:paraId="7806A9E6" w14:textId="77777777" w:rsidR="00463351" w:rsidRPr="001A4715" w:rsidRDefault="00463351" w:rsidP="00D679A1">
            <w:pPr>
              <w:ind w:firstLine="0"/>
              <w:rPr>
                <w:sz w:val="16"/>
                <w:szCs w:val="16"/>
              </w:rPr>
            </w:pPr>
            <w:r w:rsidRPr="001A4715">
              <w:rPr>
                <w:sz w:val="16"/>
                <w:szCs w:val="16"/>
              </w:rPr>
              <w:t>Lazy</w:t>
            </w:r>
          </w:p>
        </w:tc>
        <w:tc>
          <w:tcPr>
            <w:tcW w:w="1473" w:type="dxa"/>
            <w:noWrap/>
            <w:vAlign w:val="center"/>
            <w:hideMark/>
          </w:tcPr>
          <w:p w14:paraId="32B0C72E" w14:textId="77777777" w:rsidR="00463351" w:rsidRPr="001A4715" w:rsidRDefault="00463351" w:rsidP="00D679A1">
            <w:pPr>
              <w:ind w:firstLine="0"/>
              <w:rPr>
                <w:sz w:val="16"/>
                <w:szCs w:val="16"/>
              </w:rPr>
            </w:pPr>
            <w:r w:rsidRPr="001A4715">
              <w:rPr>
                <w:sz w:val="16"/>
                <w:szCs w:val="16"/>
              </w:rPr>
              <w:t>Bad</w:t>
            </w:r>
          </w:p>
        </w:tc>
        <w:tc>
          <w:tcPr>
            <w:tcW w:w="1440" w:type="dxa"/>
            <w:noWrap/>
            <w:vAlign w:val="center"/>
            <w:hideMark/>
          </w:tcPr>
          <w:p w14:paraId="42D5F578" w14:textId="77777777" w:rsidR="00463351" w:rsidRPr="001A4715" w:rsidRDefault="00463351" w:rsidP="00D679A1">
            <w:pPr>
              <w:ind w:firstLine="0"/>
              <w:rPr>
                <w:sz w:val="16"/>
                <w:szCs w:val="16"/>
              </w:rPr>
            </w:pPr>
            <w:r w:rsidRPr="001A4715">
              <w:rPr>
                <w:sz w:val="16"/>
                <w:szCs w:val="16"/>
              </w:rPr>
              <w:t>Dangerous</w:t>
            </w:r>
          </w:p>
        </w:tc>
        <w:tc>
          <w:tcPr>
            <w:tcW w:w="1307" w:type="dxa"/>
            <w:noWrap/>
            <w:vAlign w:val="center"/>
            <w:hideMark/>
          </w:tcPr>
          <w:p w14:paraId="2536DA8E" w14:textId="77777777" w:rsidR="00463351" w:rsidRPr="001A4715" w:rsidRDefault="00463351" w:rsidP="00D679A1">
            <w:pPr>
              <w:ind w:firstLine="0"/>
              <w:rPr>
                <w:sz w:val="16"/>
                <w:szCs w:val="16"/>
              </w:rPr>
            </w:pPr>
            <w:r w:rsidRPr="001A4715">
              <w:rPr>
                <w:sz w:val="16"/>
                <w:szCs w:val="16"/>
              </w:rPr>
              <w:t>Dangerous</w:t>
            </w:r>
          </w:p>
        </w:tc>
        <w:tc>
          <w:tcPr>
            <w:tcW w:w="1003" w:type="dxa"/>
            <w:noWrap/>
            <w:vAlign w:val="center"/>
            <w:hideMark/>
          </w:tcPr>
          <w:p w14:paraId="446B4AE2" w14:textId="77777777" w:rsidR="00463351" w:rsidRPr="001A4715" w:rsidRDefault="00463351" w:rsidP="00D679A1">
            <w:pPr>
              <w:ind w:firstLine="0"/>
              <w:rPr>
                <w:sz w:val="16"/>
                <w:szCs w:val="16"/>
              </w:rPr>
            </w:pPr>
            <w:r w:rsidRPr="001A4715">
              <w:rPr>
                <w:sz w:val="16"/>
                <w:szCs w:val="16"/>
              </w:rPr>
              <w:t>Hurtful</w:t>
            </w:r>
          </w:p>
        </w:tc>
      </w:tr>
      <w:tr w:rsidR="00463351" w:rsidRPr="001A4715" w14:paraId="12EC6688" w14:textId="77777777" w:rsidTr="00FB7B86">
        <w:trPr>
          <w:trHeight w:val="289"/>
        </w:trPr>
        <w:tc>
          <w:tcPr>
            <w:tcW w:w="1099" w:type="dxa"/>
            <w:noWrap/>
            <w:vAlign w:val="center"/>
            <w:hideMark/>
          </w:tcPr>
          <w:p w14:paraId="0EA85EEC" w14:textId="77777777" w:rsidR="00463351" w:rsidRPr="001A4715" w:rsidRDefault="00463351" w:rsidP="00D679A1">
            <w:pPr>
              <w:ind w:firstLine="0"/>
              <w:rPr>
                <w:sz w:val="16"/>
                <w:szCs w:val="16"/>
              </w:rPr>
            </w:pPr>
          </w:p>
        </w:tc>
        <w:tc>
          <w:tcPr>
            <w:tcW w:w="1003" w:type="dxa"/>
            <w:noWrap/>
            <w:vAlign w:val="center"/>
            <w:hideMark/>
          </w:tcPr>
          <w:p w14:paraId="6C4E4D9C" w14:textId="77777777" w:rsidR="00463351" w:rsidRPr="001A4715" w:rsidRDefault="00463351" w:rsidP="00D679A1">
            <w:pPr>
              <w:ind w:firstLine="0"/>
              <w:rPr>
                <w:sz w:val="16"/>
                <w:szCs w:val="16"/>
              </w:rPr>
            </w:pPr>
            <w:r w:rsidRPr="001A4715">
              <w:rPr>
                <w:sz w:val="16"/>
                <w:szCs w:val="16"/>
              </w:rPr>
              <w:t>Horrible</w:t>
            </w:r>
          </w:p>
        </w:tc>
        <w:tc>
          <w:tcPr>
            <w:tcW w:w="1004" w:type="dxa"/>
            <w:noWrap/>
            <w:vAlign w:val="center"/>
            <w:hideMark/>
          </w:tcPr>
          <w:p w14:paraId="13045DA0" w14:textId="77777777" w:rsidR="00463351" w:rsidRPr="001A4715" w:rsidRDefault="00463351" w:rsidP="00D679A1">
            <w:pPr>
              <w:ind w:firstLine="0"/>
              <w:rPr>
                <w:sz w:val="16"/>
                <w:szCs w:val="16"/>
              </w:rPr>
            </w:pPr>
            <w:r w:rsidRPr="001A4715">
              <w:rPr>
                <w:sz w:val="16"/>
                <w:szCs w:val="16"/>
              </w:rPr>
              <w:t>Horrible</w:t>
            </w:r>
          </w:p>
        </w:tc>
        <w:tc>
          <w:tcPr>
            <w:tcW w:w="1006" w:type="dxa"/>
            <w:noWrap/>
            <w:vAlign w:val="center"/>
            <w:hideMark/>
          </w:tcPr>
          <w:p w14:paraId="298871A8" w14:textId="77777777" w:rsidR="00463351" w:rsidRPr="001A4715" w:rsidRDefault="00463351" w:rsidP="00D679A1">
            <w:pPr>
              <w:ind w:firstLine="0"/>
              <w:rPr>
                <w:sz w:val="16"/>
                <w:szCs w:val="16"/>
              </w:rPr>
            </w:pPr>
            <w:r w:rsidRPr="001A4715">
              <w:rPr>
                <w:sz w:val="16"/>
                <w:szCs w:val="16"/>
              </w:rPr>
              <w:t>Horrible</w:t>
            </w:r>
          </w:p>
        </w:tc>
        <w:tc>
          <w:tcPr>
            <w:tcW w:w="1756" w:type="dxa"/>
            <w:noWrap/>
            <w:vAlign w:val="center"/>
            <w:hideMark/>
          </w:tcPr>
          <w:p w14:paraId="727D0C26" w14:textId="77777777" w:rsidR="00463351" w:rsidRPr="001A4715" w:rsidRDefault="00463351" w:rsidP="00D679A1">
            <w:pPr>
              <w:ind w:firstLine="0"/>
              <w:rPr>
                <w:sz w:val="16"/>
                <w:szCs w:val="16"/>
              </w:rPr>
            </w:pPr>
            <w:r w:rsidRPr="001A4715">
              <w:rPr>
                <w:sz w:val="16"/>
                <w:szCs w:val="16"/>
              </w:rPr>
              <w:t>Violent</w:t>
            </w:r>
          </w:p>
        </w:tc>
        <w:tc>
          <w:tcPr>
            <w:tcW w:w="1192" w:type="dxa"/>
            <w:noWrap/>
            <w:vAlign w:val="center"/>
            <w:hideMark/>
          </w:tcPr>
          <w:p w14:paraId="42481101" w14:textId="77777777" w:rsidR="00463351" w:rsidRPr="001A4715" w:rsidRDefault="00463351" w:rsidP="00D679A1">
            <w:pPr>
              <w:ind w:firstLine="0"/>
              <w:rPr>
                <w:sz w:val="16"/>
                <w:szCs w:val="16"/>
              </w:rPr>
            </w:pPr>
            <w:r w:rsidRPr="001A4715">
              <w:rPr>
                <w:sz w:val="16"/>
                <w:szCs w:val="16"/>
              </w:rPr>
              <w:t>Inferior</w:t>
            </w:r>
          </w:p>
        </w:tc>
        <w:tc>
          <w:tcPr>
            <w:tcW w:w="1097" w:type="dxa"/>
            <w:noWrap/>
            <w:vAlign w:val="center"/>
            <w:hideMark/>
          </w:tcPr>
          <w:p w14:paraId="61C12F4C" w14:textId="77777777" w:rsidR="00463351" w:rsidRPr="001A4715" w:rsidRDefault="00463351" w:rsidP="00D679A1">
            <w:pPr>
              <w:ind w:firstLine="0"/>
              <w:rPr>
                <w:sz w:val="16"/>
                <w:szCs w:val="16"/>
              </w:rPr>
            </w:pPr>
            <w:r w:rsidRPr="001A4715">
              <w:rPr>
                <w:sz w:val="16"/>
                <w:szCs w:val="16"/>
              </w:rPr>
              <w:t>Sloppy</w:t>
            </w:r>
          </w:p>
        </w:tc>
        <w:tc>
          <w:tcPr>
            <w:tcW w:w="1473" w:type="dxa"/>
            <w:noWrap/>
            <w:vAlign w:val="center"/>
            <w:hideMark/>
          </w:tcPr>
          <w:p w14:paraId="4B4071F1" w14:textId="77777777" w:rsidR="00463351" w:rsidRPr="001A4715" w:rsidRDefault="00463351" w:rsidP="00D679A1">
            <w:pPr>
              <w:ind w:firstLine="0"/>
              <w:rPr>
                <w:sz w:val="16"/>
                <w:szCs w:val="16"/>
              </w:rPr>
            </w:pPr>
            <w:r w:rsidRPr="001A4715">
              <w:rPr>
                <w:sz w:val="16"/>
                <w:szCs w:val="16"/>
              </w:rPr>
              <w:t>Hateful</w:t>
            </w:r>
          </w:p>
        </w:tc>
        <w:tc>
          <w:tcPr>
            <w:tcW w:w="1440" w:type="dxa"/>
            <w:noWrap/>
            <w:vAlign w:val="center"/>
            <w:hideMark/>
          </w:tcPr>
          <w:p w14:paraId="026003A5" w14:textId="77777777" w:rsidR="00463351" w:rsidRPr="001A4715" w:rsidRDefault="00463351" w:rsidP="00D679A1">
            <w:pPr>
              <w:ind w:firstLine="0"/>
              <w:rPr>
                <w:sz w:val="16"/>
                <w:szCs w:val="16"/>
              </w:rPr>
            </w:pPr>
            <w:r w:rsidRPr="001A4715">
              <w:rPr>
                <w:sz w:val="16"/>
                <w:szCs w:val="16"/>
              </w:rPr>
              <w:t>Enemy</w:t>
            </w:r>
          </w:p>
        </w:tc>
        <w:tc>
          <w:tcPr>
            <w:tcW w:w="1307" w:type="dxa"/>
            <w:noWrap/>
            <w:vAlign w:val="center"/>
            <w:hideMark/>
          </w:tcPr>
          <w:p w14:paraId="3878834B" w14:textId="77777777" w:rsidR="00463351" w:rsidRPr="001A4715" w:rsidRDefault="00463351" w:rsidP="00D679A1">
            <w:pPr>
              <w:ind w:firstLine="0"/>
              <w:rPr>
                <w:sz w:val="16"/>
                <w:szCs w:val="16"/>
              </w:rPr>
            </w:pPr>
            <w:r w:rsidRPr="001A4715">
              <w:rPr>
                <w:sz w:val="16"/>
                <w:szCs w:val="16"/>
              </w:rPr>
              <w:t>Enemy</w:t>
            </w:r>
          </w:p>
        </w:tc>
        <w:tc>
          <w:tcPr>
            <w:tcW w:w="1003" w:type="dxa"/>
            <w:noWrap/>
            <w:vAlign w:val="center"/>
            <w:hideMark/>
          </w:tcPr>
          <w:p w14:paraId="0251B07D" w14:textId="77777777" w:rsidR="00463351" w:rsidRPr="001A4715" w:rsidRDefault="00463351" w:rsidP="00D679A1">
            <w:pPr>
              <w:ind w:firstLine="0"/>
              <w:rPr>
                <w:sz w:val="16"/>
                <w:szCs w:val="16"/>
              </w:rPr>
            </w:pPr>
            <w:r w:rsidRPr="001A4715">
              <w:rPr>
                <w:sz w:val="16"/>
                <w:szCs w:val="16"/>
              </w:rPr>
              <w:t>Horrible</w:t>
            </w:r>
          </w:p>
        </w:tc>
      </w:tr>
      <w:tr w:rsidR="00463351" w:rsidRPr="001A4715" w14:paraId="4876A50E" w14:textId="77777777" w:rsidTr="00FB7B86">
        <w:trPr>
          <w:trHeight w:val="289"/>
        </w:trPr>
        <w:tc>
          <w:tcPr>
            <w:tcW w:w="1099" w:type="dxa"/>
            <w:noWrap/>
            <w:vAlign w:val="center"/>
            <w:hideMark/>
          </w:tcPr>
          <w:p w14:paraId="12262EF3" w14:textId="77777777" w:rsidR="00463351" w:rsidRPr="001A4715" w:rsidRDefault="00463351" w:rsidP="00D679A1">
            <w:pPr>
              <w:ind w:firstLine="0"/>
              <w:rPr>
                <w:sz w:val="16"/>
                <w:szCs w:val="16"/>
              </w:rPr>
            </w:pPr>
          </w:p>
        </w:tc>
        <w:tc>
          <w:tcPr>
            <w:tcW w:w="1003" w:type="dxa"/>
            <w:noWrap/>
            <w:vAlign w:val="center"/>
            <w:hideMark/>
          </w:tcPr>
          <w:p w14:paraId="5DE3EBF4" w14:textId="77777777" w:rsidR="00463351" w:rsidRPr="001A4715" w:rsidRDefault="00463351" w:rsidP="00D679A1">
            <w:pPr>
              <w:ind w:firstLine="0"/>
              <w:rPr>
                <w:sz w:val="16"/>
                <w:szCs w:val="16"/>
              </w:rPr>
            </w:pPr>
            <w:r w:rsidRPr="001A4715">
              <w:rPr>
                <w:sz w:val="16"/>
                <w:szCs w:val="16"/>
              </w:rPr>
              <w:t>Painful</w:t>
            </w:r>
          </w:p>
        </w:tc>
        <w:tc>
          <w:tcPr>
            <w:tcW w:w="1004" w:type="dxa"/>
            <w:noWrap/>
            <w:vAlign w:val="center"/>
            <w:hideMark/>
          </w:tcPr>
          <w:p w14:paraId="0BDFDB04" w14:textId="77777777" w:rsidR="00463351" w:rsidRPr="001A4715" w:rsidRDefault="00463351" w:rsidP="00D679A1">
            <w:pPr>
              <w:ind w:firstLine="0"/>
              <w:rPr>
                <w:sz w:val="16"/>
                <w:szCs w:val="16"/>
              </w:rPr>
            </w:pPr>
            <w:r w:rsidRPr="001A4715">
              <w:rPr>
                <w:sz w:val="16"/>
                <w:szCs w:val="16"/>
              </w:rPr>
              <w:t>Painful</w:t>
            </w:r>
          </w:p>
        </w:tc>
        <w:tc>
          <w:tcPr>
            <w:tcW w:w="1006" w:type="dxa"/>
            <w:noWrap/>
            <w:vAlign w:val="center"/>
            <w:hideMark/>
          </w:tcPr>
          <w:p w14:paraId="25E1E718" w14:textId="77777777" w:rsidR="00463351" w:rsidRPr="001A4715" w:rsidRDefault="00463351" w:rsidP="00D679A1">
            <w:pPr>
              <w:ind w:firstLine="0"/>
              <w:rPr>
                <w:sz w:val="16"/>
                <w:szCs w:val="16"/>
              </w:rPr>
            </w:pPr>
            <w:r w:rsidRPr="001A4715">
              <w:rPr>
                <w:sz w:val="16"/>
                <w:szCs w:val="16"/>
              </w:rPr>
              <w:t>Painful</w:t>
            </w:r>
          </w:p>
        </w:tc>
        <w:tc>
          <w:tcPr>
            <w:tcW w:w="1756" w:type="dxa"/>
            <w:noWrap/>
            <w:vAlign w:val="center"/>
            <w:hideMark/>
          </w:tcPr>
          <w:p w14:paraId="666B57DC" w14:textId="77777777" w:rsidR="00463351" w:rsidRPr="001A4715" w:rsidRDefault="00463351" w:rsidP="00D679A1">
            <w:pPr>
              <w:ind w:firstLine="0"/>
              <w:rPr>
                <w:sz w:val="16"/>
                <w:szCs w:val="16"/>
              </w:rPr>
            </w:pPr>
          </w:p>
        </w:tc>
        <w:tc>
          <w:tcPr>
            <w:tcW w:w="1192" w:type="dxa"/>
            <w:noWrap/>
            <w:vAlign w:val="center"/>
            <w:hideMark/>
          </w:tcPr>
          <w:p w14:paraId="3F169273" w14:textId="77777777" w:rsidR="00463351" w:rsidRPr="001A4715" w:rsidRDefault="00463351" w:rsidP="00D679A1">
            <w:pPr>
              <w:ind w:firstLine="0"/>
              <w:rPr>
                <w:sz w:val="16"/>
                <w:szCs w:val="16"/>
              </w:rPr>
            </w:pPr>
            <w:r w:rsidRPr="001A4715">
              <w:rPr>
                <w:sz w:val="16"/>
                <w:szCs w:val="16"/>
              </w:rPr>
              <w:t>Lazy</w:t>
            </w:r>
          </w:p>
        </w:tc>
        <w:tc>
          <w:tcPr>
            <w:tcW w:w="1097" w:type="dxa"/>
            <w:noWrap/>
            <w:vAlign w:val="center"/>
            <w:hideMark/>
          </w:tcPr>
          <w:p w14:paraId="5FFD2576" w14:textId="77777777" w:rsidR="00463351" w:rsidRPr="001A4715" w:rsidRDefault="00463351" w:rsidP="00D679A1">
            <w:pPr>
              <w:ind w:firstLine="0"/>
              <w:rPr>
                <w:sz w:val="16"/>
                <w:szCs w:val="16"/>
              </w:rPr>
            </w:pPr>
            <w:r w:rsidRPr="001A4715">
              <w:rPr>
                <w:sz w:val="16"/>
                <w:szCs w:val="16"/>
              </w:rPr>
              <w:t>Disgusting</w:t>
            </w:r>
          </w:p>
        </w:tc>
        <w:tc>
          <w:tcPr>
            <w:tcW w:w="1473" w:type="dxa"/>
            <w:noWrap/>
            <w:vAlign w:val="center"/>
            <w:hideMark/>
          </w:tcPr>
          <w:p w14:paraId="0D92F7FC" w14:textId="77777777" w:rsidR="00463351" w:rsidRPr="001A4715" w:rsidRDefault="00463351" w:rsidP="00D679A1">
            <w:pPr>
              <w:ind w:firstLine="0"/>
              <w:rPr>
                <w:sz w:val="16"/>
                <w:szCs w:val="16"/>
              </w:rPr>
            </w:pPr>
            <w:r w:rsidRPr="001A4715">
              <w:rPr>
                <w:sz w:val="16"/>
                <w:szCs w:val="16"/>
              </w:rPr>
              <w:t>Dangerous</w:t>
            </w:r>
          </w:p>
        </w:tc>
        <w:tc>
          <w:tcPr>
            <w:tcW w:w="1440" w:type="dxa"/>
            <w:noWrap/>
            <w:vAlign w:val="center"/>
            <w:hideMark/>
          </w:tcPr>
          <w:p w14:paraId="5A404966" w14:textId="77777777" w:rsidR="00463351" w:rsidRPr="001A4715" w:rsidRDefault="00463351" w:rsidP="00D679A1">
            <w:pPr>
              <w:ind w:firstLine="0"/>
              <w:rPr>
                <w:sz w:val="16"/>
                <w:szCs w:val="16"/>
              </w:rPr>
            </w:pPr>
            <w:r w:rsidRPr="001A4715">
              <w:rPr>
                <w:sz w:val="16"/>
                <w:szCs w:val="16"/>
              </w:rPr>
              <w:t>Hateful</w:t>
            </w:r>
          </w:p>
        </w:tc>
        <w:tc>
          <w:tcPr>
            <w:tcW w:w="1307" w:type="dxa"/>
            <w:noWrap/>
            <w:vAlign w:val="center"/>
            <w:hideMark/>
          </w:tcPr>
          <w:p w14:paraId="6F4CB980" w14:textId="77777777" w:rsidR="00463351" w:rsidRPr="001A4715" w:rsidRDefault="00463351" w:rsidP="00D679A1">
            <w:pPr>
              <w:ind w:firstLine="0"/>
              <w:rPr>
                <w:sz w:val="16"/>
                <w:szCs w:val="16"/>
              </w:rPr>
            </w:pPr>
            <w:r w:rsidRPr="001A4715">
              <w:rPr>
                <w:sz w:val="16"/>
                <w:szCs w:val="16"/>
              </w:rPr>
              <w:t>Hateful</w:t>
            </w:r>
          </w:p>
        </w:tc>
        <w:tc>
          <w:tcPr>
            <w:tcW w:w="1003" w:type="dxa"/>
            <w:noWrap/>
            <w:vAlign w:val="center"/>
            <w:hideMark/>
          </w:tcPr>
          <w:p w14:paraId="6D754F78" w14:textId="77777777" w:rsidR="00463351" w:rsidRPr="001A4715" w:rsidRDefault="00463351" w:rsidP="00D679A1">
            <w:pPr>
              <w:ind w:firstLine="0"/>
              <w:rPr>
                <w:sz w:val="16"/>
                <w:szCs w:val="16"/>
              </w:rPr>
            </w:pPr>
            <w:r w:rsidRPr="001A4715">
              <w:rPr>
                <w:sz w:val="16"/>
                <w:szCs w:val="16"/>
              </w:rPr>
              <w:t>Painful</w:t>
            </w:r>
          </w:p>
        </w:tc>
      </w:tr>
      <w:tr w:rsidR="00463351" w:rsidRPr="001A4715" w14:paraId="0CF4A22A" w14:textId="77777777" w:rsidTr="00FB7B86">
        <w:trPr>
          <w:trHeight w:val="289"/>
        </w:trPr>
        <w:tc>
          <w:tcPr>
            <w:tcW w:w="1099" w:type="dxa"/>
            <w:tcBorders>
              <w:bottom w:val="single" w:sz="4" w:space="0" w:color="auto"/>
            </w:tcBorders>
            <w:noWrap/>
            <w:vAlign w:val="center"/>
            <w:hideMark/>
          </w:tcPr>
          <w:p w14:paraId="0AA6EAAC" w14:textId="77777777" w:rsidR="00463351" w:rsidRPr="001A4715" w:rsidRDefault="00463351" w:rsidP="00D679A1">
            <w:pPr>
              <w:ind w:firstLine="0"/>
              <w:rPr>
                <w:sz w:val="16"/>
                <w:szCs w:val="16"/>
              </w:rPr>
            </w:pPr>
          </w:p>
        </w:tc>
        <w:tc>
          <w:tcPr>
            <w:tcW w:w="1003" w:type="dxa"/>
            <w:tcBorders>
              <w:bottom w:val="single" w:sz="4" w:space="0" w:color="auto"/>
            </w:tcBorders>
            <w:noWrap/>
            <w:vAlign w:val="center"/>
            <w:hideMark/>
          </w:tcPr>
          <w:p w14:paraId="40858121" w14:textId="77777777" w:rsidR="00463351" w:rsidRPr="001A4715" w:rsidRDefault="00463351" w:rsidP="00D679A1">
            <w:pPr>
              <w:ind w:firstLine="0"/>
              <w:rPr>
                <w:sz w:val="16"/>
                <w:szCs w:val="16"/>
              </w:rPr>
            </w:pPr>
            <w:r w:rsidRPr="001A4715">
              <w:rPr>
                <w:sz w:val="16"/>
                <w:szCs w:val="16"/>
              </w:rPr>
              <w:t>Upsetting</w:t>
            </w:r>
          </w:p>
        </w:tc>
        <w:tc>
          <w:tcPr>
            <w:tcW w:w="1004" w:type="dxa"/>
            <w:tcBorders>
              <w:bottom w:val="single" w:sz="4" w:space="0" w:color="auto"/>
            </w:tcBorders>
            <w:noWrap/>
            <w:vAlign w:val="center"/>
            <w:hideMark/>
          </w:tcPr>
          <w:p w14:paraId="5CB7B51D" w14:textId="77777777" w:rsidR="00463351" w:rsidRPr="001A4715" w:rsidRDefault="00463351" w:rsidP="00D679A1">
            <w:pPr>
              <w:ind w:firstLine="0"/>
              <w:rPr>
                <w:sz w:val="16"/>
                <w:szCs w:val="16"/>
              </w:rPr>
            </w:pPr>
            <w:r w:rsidRPr="001A4715">
              <w:rPr>
                <w:sz w:val="16"/>
                <w:szCs w:val="16"/>
              </w:rPr>
              <w:t>Upsetting</w:t>
            </w:r>
          </w:p>
        </w:tc>
        <w:tc>
          <w:tcPr>
            <w:tcW w:w="1006" w:type="dxa"/>
            <w:tcBorders>
              <w:bottom w:val="single" w:sz="4" w:space="0" w:color="auto"/>
            </w:tcBorders>
            <w:noWrap/>
            <w:vAlign w:val="center"/>
            <w:hideMark/>
          </w:tcPr>
          <w:p w14:paraId="0EAC097B" w14:textId="77777777" w:rsidR="00463351" w:rsidRPr="001A4715" w:rsidRDefault="00463351" w:rsidP="00D679A1">
            <w:pPr>
              <w:ind w:firstLine="0"/>
              <w:rPr>
                <w:sz w:val="16"/>
                <w:szCs w:val="16"/>
              </w:rPr>
            </w:pPr>
            <w:r w:rsidRPr="001A4715">
              <w:rPr>
                <w:sz w:val="16"/>
                <w:szCs w:val="16"/>
              </w:rPr>
              <w:t>Upsetting</w:t>
            </w:r>
          </w:p>
        </w:tc>
        <w:tc>
          <w:tcPr>
            <w:tcW w:w="1756" w:type="dxa"/>
            <w:tcBorders>
              <w:bottom w:val="single" w:sz="4" w:space="0" w:color="auto"/>
            </w:tcBorders>
            <w:noWrap/>
            <w:vAlign w:val="center"/>
            <w:hideMark/>
          </w:tcPr>
          <w:p w14:paraId="78F47564" w14:textId="77777777" w:rsidR="00463351" w:rsidRPr="001A4715" w:rsidRDefault="00463351" w:rsidP="00D679A1">
            <w:pPr>
              <w:ind w:firstLine="0"/>
              <w:rPr>
                <w:sz w:val="16"/>
                <w:szCs w:val="16"/>
              </w:rPr>
            </w:pPr>
          </w:p>
        </w:tc>
        <w:tc>
          <w:tcPr>
            <w:tcW w:w="1192" w:type="dxa"/>
            <w:tcBorders>
              <w:bottom w:val="single" w:sz="4" w:space="0" w:color="auto"/>
            </w:tcBorders>
            <w:noWrap/>
            <w:vAlign w:val="center"/>
            <w:hideMark/>
          </w:tcPr>
          <w:p w14:paraId="554888FE" w14:textId="77777777" w:rsidR="00463351" w:rsidRPr="001A4715" w:rsidRDefault="00463351" w:rsidP="00D679A1">
            <w:pPr>
              <w:ind w:firstLine="0"/>
              <w:rPr>
                <w:sz w:val="16"/>
                <w:szCs w:val="16"/>
              </w:rPr>
            </w:pPr>
            <w:r w:rsidRPr="001A4715">
              <w:rPr>
                <w:sz w:val="16"/>
                <w:szCs w:val="16"/>
              </w:rPr>
              <w:t>Stupid</w:t>
            </w:r>
          </w:p>
        </w:tc>
        <w:tc>
          <w:tcPr>
            <w:tcW w:w="1097" w:type="dxa"/>
            <w:tcBorders>
              <w:bottom w:val="single" w:sz="4" w:space="0" w:color="auto"/>
            </w:tcBorders>
            <w:noWrap/>
            <w:vAlign w:val="center"/>
            <w:hideMark/>
          </w:tcPr>
          <w:p w14:paraId="5ABC684A" w14:textId="77777777" w:rsidR="00463351" w:rsidRPr="001A4715" w:rsidRDefault="00463351" w:rsidP="00D679A1">
            <w:pPr>
              <w:ind w:firstLine="0"/>
              <w:rPr>
                <w:sz w:val="16"/>
                <w:szCs w:val="16"/>
              </w:rPr>
            </w:pPr>
            <w:r w:rsidRPr="001A4715">
              <w:rPr>
                <w:sz w:val="16"/>
                <w:szCs w:val="16"/>
              </w:rPr>
              <w:t>Ugly</w:t>
            </w:r>
          </w:p>
        </w:tc>
        <w:tc>
          <w:tcPr>
            <w:tcW w:w="1473" w:type="dxa"/>
            <w:tcBorders>
              <w:bottom w:val="single" w:sz="4" w:space="0" w:color="auto"/>
            </w:tcBorders>
            <w:noWrap/>
            <w:vAlign w:val="center"/>
            <w:hideMark/>
          </w:tcPr>
          <w:p w14:paraId="08F9CDEE" w14:textId="77777777" w:rsidR="00463351" w:rsidRPr="001A4715" w:rsidRDefault="00463351" w:rsidP="00D679A1">
            <w:pPr>
              <w:ind w:firstLine="0"/>
              <w:rPr>
                <w:sz w:val="16"/>
                <w:szCs w:val="16"/>
              </w:rPr>
            </w:pPr>
            <w:r w:rsidRPr="001A4715">
              <w:rPr>
                <w:sz w:val="16"/>
                <w:szCs w:val="16"/>
              </w:rPr>
              <w:t>Dishonest</w:t>
            </w:r>
          </w:p>
        </w:tc>
        <w:tc>
          <w:tcPr>
            <w:tcW w:w="1440" w:type="dxa"/>
            <w:tcBorders>
              <w:bottom w:val="single" w:sz="4" w:space="0" w:color="auto"/>
            </w:tcBorders>
            <w:noWrap/>
            <w:vAlign w:val="center"/>
            <w:hideMark/>
          </w:tcPr>
          <w:p w14:paraId="725DDE47" w14:textId="77777777" w:rsidR="00463351" w:rsidRPr="001A4715" w:rsidRDefault="00463351" w:rsidP="00D679A1">
            <w:pPr>
              <w:ind w:firstLine="0"/>
              <w:rPr>
                <w:sz w:val="16"/>
                <w:szCs w:val="16"/>
              </w:rPr>
            </w:pPr>
            <w:r w:rsidRPr="001A4715">
              <w:rPr>
                <w:sz w:val="16"/>
                <w:szCs w:val="16"/>
              </w:rPr>
              <w:t>Selfish</w:t>
            </w:r>
          </w:p>
        </w:tc>
        <w:tc>
          <w:tcPr>
            <w:tcW w:w="1307" w:type="dxa"/>
            <w:tcBorders>
              <w:bottom w:val="single" w:sz="4" w:space="0" w:color="auto"/>
            </w:tcBorders>
            <w:noWrap/>
            <w:vAlign w:val="center"/>
            <w:hideMark/>
          </w:tcPr>
          <w:p w14:paraId="16253A30" w14:textId="77777777" w:rsidR="00463351" w:rsidRPr="001A4715" w:rsidRDefault="00463351" w:rsidP="00D679A1">
            <w:pPr>
              <w:ind w:firstLine="0"/>
              <w:rPr>
                <w:sz w:val="16"/>
                <w:szCs w:val="16"/>
              </w:rPr>
            </w:pPr>
            <w:r w:rsidRPr="001A4715">
              <w:rPr>
                <w:sz w:val="16"/>
                <w:szCs w:val="16"/>
              </w:rPr>
              <w:t>Selfish</w:t>
            </w:r>
          </w:p>
        </w:tc>
        <w:tc>
          <w:tcPr>
            <w:tcW w:w="1003" w:type="dxa"/>
            <w:tcBorders>
              <w:bottom w:val="single" w:sz="4" w:space="0" w:color="auto"/>
            </w:tcBorders>
            <w:noWrap/>
            <w:vAlign w:val="center"/>
            <w:hideMark/>
          </w:tcPr>
          <w:p w14:paraId="2D360899" w14:textId="77777777" w:rsidR="00463351" w:rsidRPr="001A4715" w:rsidRDefault="00463351" w:rsidP="00D679A1">
            <w:pPr>
              <w:ind w:firstLine="0"/>
              <w:rPr>
                <w:sz w:val="16"/>
                <w:szCs w:val="16"/>
              </w:rPr>
            </w:pPr>
            <w:r w:rsidRPr="001A4715">
              <w:rPr>
                <w:sz w:val="16"/>
                <w:szCs w:val="16"/>
              </w:rPr>
              <w:t>Upsetting</w:t>
            </w:r>
          </w:p>
        </w:tc>
      </w:tr>
      <w:tr w:rsidR="00463351" w:rsidRPr="001A4715" w14:paraId="6659CE05" w14:textId="77777777" w:rsidTr="00463351">
        <w:trPr>
          <w:trHeight w:val="289"/>
        </w:trPr>
        <w:tc>
          <w:tcPr>
            <w:tcW w:w="13380" w:type="dxa"/>
            <w:gridSpan w:val="11"/>
            <w:tcBorders>
              <w:top w:val="single" w:sz="4" w:space="0" w:color="auto"/>
              <w:bottom w:val="nil"/>
            </w:tcBorders>
            <w:noWrap/>
            <w:vAlign w:val="center"/>
          </w:tcPr>
          <w:p w14:paraId="1FFDCACD" w14:textId="77777777" w:rsidR="00463351" w:rsidRPr="001A4715" w:rsidRDefault="00463351" w:rsidP="00D679A1">
            <w:pPr>
              <w:ind w:firstLine="0"/>
              <w:rPr>
                <w:sz w:val="16"/>
                <w:szCs w:val="16"/>
              </w:rPr>
            </w:pPr>
            <w:r w:rsidRPr="001A4715">
              <w:rPr>
                <w:i/>
                <w:sz w:val="16"/>
                <w:szCs w:val="16"/>
              </w:rPr>
              <w:t>Notes</w:t>
            </w:r>
            <w:r w:rsidRPr="001A4715">
              <w:rPr>
                <w:sz w:val="16"/>
                <w:szCs w:val="16"/>
              </w:rPr>
              <w:t xml:space="preserve">: The friend-enemy IRAP employed personalized category 1 and 2 stimuli that were provided by the participant. </w:t>
            </w:r>
          </w:p>
        </w:tc>
      </w:tr>
    </w:tbl>
    <w:p w14:paraId="4DB20D51" w14:textId="56675825" w:rsidR="00BD6ACD" w:rsidRDefault="00BD6ACD" w:rsidP="00E76432"/>
    <w:p w14:paraId="55AD67EB" w14:textId="78789276" w:rsidR="00463351" w:rsidRDefault="00463351" w:rsidP="00E76432"/>
    <w:p w14:paraId="4497AEE1" w14:textId="0A1CCAE1" w:rsidR="00463351" w:rsidRDefault="00463351" w:rsidP="00E76432"/>
    <w:p w14:paraId="0D9FC4C0" w14:textId="77777777" w:rsidR="00463351" w:rsidRPr="009462EB" w:rsidRDefault="00463351" w:rsidP="00E76432"/>
    <w:p w14:paraId="04C28A6B" w14:textId="77777777" w:rsidR="00463351" w:rsidRDefault="00463351" w:rsidP="00E76432">
      <w:pPr>
        <w:pStyle w:val="Heading2"/>
        <w:sectPr w:rsidR="00463351" w:rsidSect="009055B4">
          <w:pgSz w:w="16840" w:h="11900" w:orient="landscape" w:code="9"/>
          <w:pgMar w:top="1440" w:right="1440" w:bottom="1440" w:left="1440" w:header="720" w:footer="720" w:gutter="0"/>
          <w:cols w:space="360"/>
          <w:titlePg/>
          <w:docGrid w:linePitch="360"/>
        </w:sectPr>
      </w:pPr>
    </w:p>
    <w:p w14:paraId="218CBD61" w14:textId="454BB744" w:rsidR="00BD1E1F" w:rsidRPr="009462EB" w:rsidRDefault="00DD0916" w:rsidP="00E76432">
      <w:pPr>
        <w:pStyle w:val="Heading2"/>
      </w:pPr>
      <w:r w:rsidRPr="009462EB">
        <w:lastRenderedPageBreak/>
        <w:t>Measures</w:t>
      </w:r>
    </w:p>
    <w:p w14:paraId="29692F78" w14:textId="1FC6C665" w:rsidR="0013175C" w:rsidRPr="009462EB" w:rsidRDefault="0013175C" w:rsidP="00E76432">
      <w:bookmarkStart w:id="8" w:name="_e4ajn071d6fh" w:colFirst="0" w:colLast="0"/>
      <w:bookmarkEnd w:id="8"/>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9E4D48" w:rsidRPr="009462EB">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xml:space="preserve">. On each block of trials, participants are </w:t>
      </w:r>
      <w:r w:rsidR="00480928" w:rsidRPr="009462EB">
        <w:t>present</w:t>
      </w:r>
      <w:r w:rsidR="00480928">
        <w:t>ed</w:t>
      </w:r>
      <w:r w:rsidRPr="009462EB">
        <w:t xml:space="preserve">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p>
    <w:p w14:paraId="0B66B1D6" w14:textId="77777777" w:rsidR="00BD1E1F" w:rsidRPr="009462EB" w:rsidRDefault="004D4CD3" w:rsidP="00E76432">
      <w:pPr>
        <w:pStyle w:val="Heading2"/>
      </w:pPr>
      <w:r w:rsidRPr="009462EB">
        <w:t>Data processing</w:t>
      </w:r>
    </w:p>
    <w:p w14:paraId="7F469B50" w14:textId="27B5DADF" w:rsidR="00AD7FC6" w:rsidRPr="009462EB" w:rsidRDefault="00AD7FC6" w:rsidP="00E76432">
      <w:r w:rsidRPr="009462EB">
        <w:t xml:space="preserve">IRAP studies typically </w:t>
      </w:r>
      <w:r w:rsidR="00480928" w:rsidRPr="009462EB">
        <w:t>us</w:t>
      </w:r>
      <w:r w:rsidR="00480928">
        <w:t>e</w:t>
      </w:r>
      <w:r w:rsidRPr="009462EB">
        <w:t xml:space="preserve"> 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trimmed and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1A129817" w14:textId="77777777" w:rsidR="00C2013E" w:rsidRDefault="004D4CD3" w:rsidP="00E76432">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on the blocks assumed to be consistent with participants’ learning histories</w:t>
      </w:r>
      <w:r w:rsidR="0033791E" w:rsidRPr="009462EB">
        <w:t>, as in the original studies</w:t>
      </w:r>
      <w:r w:rsidRPr="009462EB">
        <w:t xml:space="preserve">. For example, positive </w:t>
      </w:r>
      <w:r w:rsidRPr="009462EB">
        <w:rPr>
          <w:i/>
        </w:rPr>
        <w:t>D</w:t>
      </w:r>
      <w:r w:rsidRPr="009462EB">
        <w:t xml:space="preserve"> scores on trial-type 1 on the body-</w:t>
      </w:r>
      <w:r w:rsidR="00835F2B" w:rsidRPr="009462EB">
        <w:t>shape</w:t>
      </w:r>
      <w:r w:rsidRPr="009462EB">
        <w:t xml:space="preserve"> IRAP referred to faster </w:t>
      </w:r>
      <w:r w:rsidRPr="009462EB">
        <w:t xml:space="preserve">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Muslim</w:t>
      </w:r>
      <w:r w:rsidRPr="009462EB">
        <w:t xml:space="preserve"> IRAP referred to faster responding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Details of each IRAP’s stimuli, task parameters, and responding rules can be found in</w:t>
      </w:r>
      <w:r w:rsidR="00C846E3" w:rsidRPr="009462EB">
        <w:t xml:space="preserve"> Table 1</w:t>
      </w:r>
      <w:r w:rsidRPr="009462EB">
        <w:t xml:space="preserve">. </w:t>
      </w:r>
    </w:p>
    <w:p w14:paraId="61914E8E" w14:textId="4E202B16" w:rsidR="00D30247" w:rsidRPr="009462EB" w:rsidRDefault="00DD0916" w:rsidP="00E76432">
      <w:pPr>
        <w:pStyle w:val="Heading1"/>
      </w:pPr>
      <w:r w:rsidRPr="009462EB">
        <w:t>Result</w:t>
      </w:r>
      <w:r w:rsidR="00854F07" w:rsidRPr="009462EB">
        <w:t>s</w:t>
      </w:r>
    </w:p>
    <w:p w14:paraId="39F7DFB9" w14:textId="5E4ACC51" w:rsidR="00CB2736" w:rsidRPr="009462EB" w:rsidRDefault="00CB2736" w:rsidP="00E76432">
      <w:pPr>
        <w:pStyle w:val="Heading2"/>
      </w:pPr>
      <w:r w:rsidRPr="009462EB">
        <w:t xml:space="preserve">Comparisons of different domains </w:t>
      </w:r>
    </w:p>
    <w:p w14:paraId="11822AC8" w14:textId="51124839" w:rsidR="00236D80" w:rsidRPr="009462EB" w:rsidRDefault="00236D80" w:rsidP="00E76432">
      <w:r w:rsidRPr="009462EB">
        <w:t xml:space="preserve">We report both frequentist </w:t>
      </w:r>
      <w:r w:rsidR="002F68F1" w:rsidRPr="009462EB">
        <w:t>(</w:t>
      </w:r>
      <w:r w:rsidR="002F68F1" w:rsidRPr="009462EB">
        <w:rPr>
          <w:i/>
        </w:rPr>
        <w:t>p</w:t>
      </w:r>
      <w:r w:rsidR="002F68F1" w:rsidRPr="009462EB">
        <w:t xml:space="preserve">-value based) </w:t>
      </w:r>
      <w:r w:rsidR="005A3C94" w:rsidRPr="009462EB">
        <w:t>and Bayes Factors ANOVAs</w:t>
      </w:r>
      <w:r w:rsidRPr="009462EB">
        <w:t xml:space="preserve">. The former </w:t>
      </w:r>
      <w:r w:rsidR="00A932C6" w:rsidRPr="009462EB">
        <w:t>has</w:t>
      </w:r>
      <w:r w:rsidRPr="009462EB">
        <w:t xml:space="preserve"> the benefits of </w:t>
      </w:r>
      <w:r w:rsidR="002F68F1" w:rsidRPr="009462EB">
        <w:t xml:space="preserve">providing </w:t>
      </w:r>
      <w:r w:rsidRPr="009462EB">
        <w:t>multiple metrics of effect size</w:t>
      </w:r>
      <w:r w:rsidR="00B458EC" w:rsidRPr="009462EB">
        <w:t>. T</w:t>
      </w:r>
      <w:r w:rsidR="005A3C94" w:rsidRPr="009462EB">
        <w:t xml:space="preserve">he latter have the benefit of being able to quantify the evidence </w:t>
      </w:r>
      <w:r w:rsidR="00E13C97" w:rsidRPr="009462EB">
        <w:t xml:space="preserve">in favor of the </w:t>
      </w:r>
      <w:r w:rsidR="005A3C94" w:rsidRPr="009462EB">
        <w:t>null hypothesis</w:t>
      </w:r>
      <w:r w:rsidR="00E13C97" w:rsidRPr="009462EB">
        <w:t xml:space="preserve">, </w:t>
      </w:r>
      <w:r w:rsidR="005A3C94" w:rsidRPr="009462EB">
        <w:t xml:space="preserve">which </w:t>
      </w:r>
      <w:r w:rsidR="00E13C97" w:rsidRPr="009462EB">
        <w:t>wa</w:t>
      </w:r>
      <w:r w:rsidR="005A3C94" w:rsidRPr="009462EB">
        <w:t>s re</w:t>
      </w:r>
      <w:r w:rsidR="00083A87" w:rsidRPr="009462EB">
        <w:t>levant to our research question</w:t>
      </w:r>
      <w:r w:rsidR="00E13C97" w:rsidRPr="009462EB">
        <w:t xml:space="preserve"> here</w:t>
      </w:r>
      <w:r w:rsidR="005A3C94" w:rsidRPr="009462EB">
        <w:t>.</w:t>
      </w:r>
      <w:r w:rsidR="00B458EC" w:rsidRPr="009462EB">
        <w:t xml:space="preserve"> Note that it is a common misconception that a non-significant </w:t>
      </w:r>
      <w:r w:rsidR="00B458EC" w:rsidRPr="009462EB">
        <w:rPr>
          <w:i/>
        </w:rPr>
        <w:t>p</w:t>
      </w:r>
      <w:r w:rsidR="00B458EC" w:rsidRPr="009462EB">
        <w:t xml:space="preserve"> value can be interpreted as evidence for absence of differences between condition, but this is in fact not the case </w:t>
      </w:r>
      <w:r w:rsidR="002B7A62" w:rsidRPr="009462EB">
        <w:fldChar w:fldCharType="begin"/>
      </w:r>
      <w:r w:rsidR="002B7A62" w:rsidRPr="009462EB">
        <w:instrText xml:space="preserve"> ADDIN ZOTERO_ITEM CSL_CITATION {"citationID":"U5JPHk2q","properties":{"formattedCitation":"(Greenland et al., 2016)","plainCitation":"(Greenland et al., 2016)","noteIndex":0},"citationItems":[{"id":3238,"uris":["http://zotero.org/users/1687755/items/TT6Z26C4"],"uri":["http://zotero.org/users/1687755/items/TT6Z26C4"],"itemData":{"id":3238,"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2B7A62" w:rsidRPr="009462EB">
        <w:fldChar w:fldCharType="separate"/>
      </w:r>
      <w:r w:rsidR="002B7A62" w:rsidRPr="009462EB">
        <w:t>(Greenland et al., 2016)</w:t>
      </w:r>
      <w:r w:rsidR="002B7A62" w:rsidRPr="009462EB">
        <w:fldChar w:fldCharType="end"/>
      </w:r>
      <w:r w:rsidR="005F2DB0" w:rsidRPr="009462EB">
        <w:t>.</w:t>
      </w:r>
      <w:r w:rsidR="00B458EC" w:rsidRPr="009462EB">
        <w:t xml:space="preserve"> </w:t>
      </w:r>
      <w:r w:rsidR="000D564B" w:rsidRPr="009462EB">
        <w:t xml:space="preserve">All analyses were done in R </w:t>
      </w:r>
      <w:r w:rsidR="00C22D22" w:rsidRPr="00576F84">
        <w:fldChar w:fldCharType="begin"/>
      </w:r>
      <w:r w:rsidR="00C22D22"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22D22" w:rsidRPr="00576F84">
        <w:fldChar w:fldCharType="separate"/>
      </w:r>
      <w:r w:rsidR="00C22D22" w:rsidRPr="00576F84">
        <w:t>(R Core Team, 2020)</w:t>
      </w:r>
      <w:r w:rsidR="00C22D22" w:rsidRPr="00576F84">
        <w:fldChar w:fldCharType="end"/>
      </w:r>
      <w:r w:rsidR="00C22D22" w:rsidRPr="00576F84">
        <w:t xml:space="preserve"> </w:t>
      </w:r>
      <w:r w:rsidR="000D564B" w:rsidRPr="00576F84">
        <w:t xml:space="preserve">using the packages </w:t>
      </w:r>
      <w:r w:rsidR="00B43474" w:rsidRPr="00576F84">
        <w:t>ez</w:t>
      </w:r>
      <w:r w:rsidR="00576F84" w:rsidRPr="00576F84">
        <w:t xml:space="preserve"> </w:t>
      </w:r>
      <w:r w:rsidR="00576F84" w:rsidRPr="00576F84">
        <w:fldChar w:fldCharType="begin"/>
      </w:r>
      <w:r w:rsidR="00576F84"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576F84" w:rsidRPr="00576F84">
        <w:fldChar w:fldCharType="separate"/>
      </w:r>
      <w:r w:rsidR="00576F84" w:rsidRPr="00576F84">
        <w:rPr>
          <w:noProof/>
        </w:rPr>
        <w:t>(Lawrence, 2016)</w:t>
      </w:r>
      <w:r w:rsidR="00576F84" w:rsidRPr="00576F84">
        <w:fldChar w:fldCharType="end"/>
      </w:r>
      <w:r w:rsidR="00CF7D1C">
        <w:t xml:space="preserve">, </w:t>
      </w:r>
      <w:proofErr w:type="spellStart"/>
      <w:r w:rsidR="00CF7D1C">
        <w:t>schoRsch</w:t>
      </w:r>
      <w:proofErr w:type="spellEnd"/>
      <w:r w:rsidR="00CF7D1C">
        <w:t xml:space="preserve"> </w:t>
      </w:r>
      <w:r w:rsidR="00CF7D1C">
        <w:fldChar w:fldCharType="begin"/>
      </w:r>
      <w:r w:rsidR="00CF7D1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CF7D1C">
        <w:fldChar w:fldCharType="separate"/>
      </w:r>
      <w:r w:rsidR="00CF7D1C">
        <w:rPr>
          <w:noProof/>
        </w:rPr>
        <w:t>(Pfister &amp; Janczyk, 2019)</w:t>
      </w:r>
      <w:r w:rsidR="00CF7D1C">
        <w:fldChar w:fldCharType="end"/>
      </w:r>
      <w:r w:rsidR="00F97BFC">
        <w:t>,</w:t>
      </w:r>
      <w:r w:rsidR="000D564B" w:rsidRPr="00576F84">
        <w:t xml:space="preserve"> and BayesFactor </w:t>
      </w:r>
      <w:r w:rsidR="00576F84" w:rsidRPr="00576F84">
        <w:fldChar w:fldCharType="begin"/>
      </w:r>
      <w:r w:rsidR="00576F84" w:rsidRPr="00576F84">
        <w:instrText xml:space="preserve"> ADDIN ZOTERO_ITEM CSL_CITATION {"citationID":"hO6gltSY","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00576F84" w:rsidRPr="00576F84">
        <w:fldChar w:fldCharType="separate"/>
      </w:r>
      <w:r w:rsidR="00576F84" w:rsidRPr="00576F84">
        <w:rPr>
          <w:noProof/>
        </w:rPr>
        <w:t>(Morey et al., 2018)</w:t>
      </w:r>
      <w:r w:rsidR="00576F84" w:rsidRPr="00576F84">
        <w:fldChar w:fldCharType="end"/>
      </w:r>
      <w:r w:rsidR="000D564B" w:rsidRPr="00576F84">
        <w:t>.</w:t>
      </w:r>
    </w:p>
    <w:p w14:paraId="64252F02" w14:textId="0622F924" w:rsidR="00A866C5" w:rsidRPr="009462EB" w:rsidRDefault="00A866C5" w:rsidP="00E76432">
      <w:r w:rsidRPr="009462EB">
        <w:t>First, we assessed the evidence for a generic pattern among IRAP effects</w:t>
      </w:r>
      <w:r w:rsidR="006B00E9" w:rsidRPr="009462EB">
        <w:t xml:space="preserve">. Next, we assessed the </w:t>
      </w:r>
      <w:r w:rsidR="00A06F13">
        <w:t>size</w:t>
      </w:r>
      <w:r w:rsidRPr="009462EB">
        <w:t xml:space="preserve"> of </w:t>
      </w:r>
      <w:r w:rsidR="006B00E9" w:rsidRPr="009462EB">
        <w:t xml:space="preserve">the </w:t>
      </w:r>
      <w:r w:rsidRPr="009462EB">
        <w:t xml:space="preserve">generic pattern </w:t>
      </w:r>
      <w:r w:rsidR="00C36C18" w:rsidRPr="009462EB">
        <w:t>relative</w:t>
      </w:r>
      <w:r w:rsidR="00C36C18">
        <w:t xml:space="preserve"> </w:t>
      </w:r>
      <w:r w:rsidRPr="009462EB">
        <w:t xml:space="preserve">to </w:t>
      </w:r>
      <w:r w:rsidR="006B00E9" w:rsidRPr="009462EB">
        <w:t xml:space="preserve">the IRAP’s </w:t>
      </w:r>
      <w:r w:rsidR="007B6E57" w:rsidRPr="009462EB">
        <w:t>sensitiv</w:t>
      </w:r>
      <w:r w:rsidR="007B6E57">
        <w:t>ity</w:t>
      </w:r>
      <w:r w:rsidRPr="009462EB">
        <w:t xml:space="preserve"> to the stimul</w:t>
      </w:r>
      <w:r w:rsidR="006B00E9" w:rsidRPr="009462EB">
        <w:t>us</w:t>
      </w:r>
      <w:r w:rsidRPr="009462EB">
        <w:t xml:space="preserve"> domain being assessed. </w:t>
      </w:r>
      <w:r w:rsidR="009D6828" w:rsidRPr="009462EB">
        <w:t xml:space="preserve">We </w:t>
      </w:r>
      <w:r w:rsidR="00A932C6" w:rsidRPr="009462EB">
        <w:t>hypothesized</w:t>
      </w:r>
      <w:r w:rsidR="009D6828" w:rsidRPr="009462EB">
        <w:t xml:space="preserve"> that if the IRAP is relatively sensitive to the domain being assessed, a greater proportion of variance should be attributable to the main effect for IRAP stimuli domain and/or the interaction between domain and trial type. However, if IRAP effects </w:t>
      </w:r>
      <w:r w:rsidR="007C3316" w:rsidRPr="009462EB">
        <w:t xml:space="preserve">are mostly driven by the generic pattern, then the main effect for </w:t>
      </w:r>
      <w:r w:rsidR="009D6828" w:rsidRPr="009462EB">
        <w:t xml:space="preserve">trial type effect would be larger. </w:t>
      </w:r>
      <w:r w:rsidR="006B67CE" w:rsidRPr="009462EB">
        <w:t>This would imply that the IRAP is relatively insensitive to the stimulus domain being assessed.</w:t>
      </w:r>
    </w:p>
    <w:p w14:paraId="5A97FC51" w14:textId="77777777" w:rsidR="00E04CBF" w:rsidRDefault="00DC60FC" w:rsidP="00E76432">
      <w:r w:rsidRPr="009462EB">
        <w:t>A</w:t>
      </w:r>
      <w:r w:rsidR="00DD0916" w:rsidRPr="009462EB">
        <w:t xml:space="preserve"> mixed within-between </w:t>
      </w:r>
      <w:r w:rsidR="005A3C94" w:rsidRPr="009462EB">
        <w:t xml:space="preserve">frequentist </w:t>
      </w:r>
      <w:r w:rsidR="00DD0916" w:rsidRPr="009462EB">
        <w:t xml:space="preserve">ANOVA was </w:t>
      </w:r>
      <w:r w:rsidR="00B43474" w:rsidRPr="009462EB">
        <w:t>run using type III sum of squares method</w:t>
      </w:r>
      <w:r w:rsidR="00DD0916" w:rsidRPr="009462EB">
        <w:t xml:space="preserve"> </w:t>
      </w:r>
      <w:r w:rsidR="009D6828" w:rsidRPr="009462EB">
        <w:t xml:space="preserve">with IRAP </w:t>
      </w:r>
      <w:r w:rsidR="009D6828" w:rsidRPr="009462EB">
        <w:rPr>
          <w:i/>
        </w:rPr>
        <w:t>D</w:t>
      </w:r>
      <w:r w:rsidR="009D6828" w:rsidRPr="009462EB">
        <w:t xml:space="preserve"> scores as the DV, IRAP trial-type as the within subjects IV</w:t>
      </w:r>
      <w:r w:rsidR="00FF75C6" w:rsidRPr="009462EB">
        <w:t xml:space="preserve"> (category A-positive, category A-negative, category B-positive, category B-negative)</w:t>
      </w:r>
      <w:r w:rsidR="009D6828" w:rsidRPr="009462EB">
        <w:t xml:space="preserve">, and domain as the between subjects IV. </w:t>
      </w:r>
      <w:r w:rsidR="00DD0916" w:rsidRPr="009462EB">
        <w:t>Only data from the dom</w:t>
      </w:r>
      <w:r w:rsidR="001644C7" w:rsidRPr="009462EB">
        <w:t>ains using known-words was used (i.e., all domains other than the non-words IRAP)</w:t>
      </w:r>
      <w:r w:rsidR="00343705" w:rsidRPr="009462EB">
        <w:t xml:space="preserve">. </w:t>
      </w:r>
      <w:r w:rsidR="006E0813" w:rsidRPr="009462EB">
        <w:t>This revealed a</w:t>
      </w:r>
      <w:r w:rsidR="00DD0916" w:rsidRPr="009462EB">
        <w:t xml:space="preserve"> main effect </w:t>
      </w:r>
      <w:r w:rsidR="00813807" w:rsidRPr="009462EB">
        <w:t xml:space="preserve">for </w:t>
      </w:r>
      <w:r w:rsidR="00343705" w:rsidRPr="009462EB">
        <w:t xml:space="preserve">both </w:t>
      </w:r>
      <w:r w:rsidR="00813807" w:rsidRPr="009462EB">
        <w:t xml:space="preserve">domain, </w:t>
      </w:r>
      <w:r w:rsidR="00813807" w:rsidRPr="009462EB">
        <w:rPr>
          <w:i/>
        </w:rPr>
        <w:t>F</w:t>
      </w:r>
      <w:r w:rsidR="00813807" w:rsidRPr="009462EB">
        <w:t xml:space="preserve">(5, 451) = 3.87, </w:t>
      </w:r>
      <w:r w:rsidR="00DD0916" w:rsidRPr="009462EB">
        <w:rPr>
          <w:i/>
        </w:rPr>
        <w:t>p</w:t>
      </w:r>
      <w:r w:rsidR="00DD0916" w:rsidRPr="009462EB">
        <w:t xml:space="preserve"> </w:t>
      </w:r>
      <w:r w:rsidR="006E0813" w:rsidRPr="009462EB">
        <w:t xml:space="preserve">= </w:t>
      </w:r>
      <w:r w:rsidR="00DD0916" w:rsidRPr="009462EB">
        <w:t>.002</w:t>
      </w:r>
      <w:r w:rsidR="00813807" w:rsidRPr="009462EB">
        <w:t>,</w:t>
      </w:r>
      <w:r w:rsidR="00DD0916" w:rsidRPr="009462EB">
        <w:t xml:space="preserve"> and </w:t>
      </w:r>
      <w:r w:rsidR="00813807" w:rsidRPr="009462EB">
        <w:t xml:space="preserve">trial-type, </w:t>
      </w:r>
      <w:r w:rsidR="00813807" w:rsidRPr="009462EB">
        <w:rPr>
          <w:i/>
        </w:rPr>
        <w:t>F</w:t>
      </w:r>
      <w:r w:rsidR="00C37C32" w:rsidRPr="009462EB">
        <w:t>(3, 1353</w:t>
      </w:r>
      <w:r w:rsidR="00813807" w:rsidRPr="009462EB">
        <w:t xml:space="preserve">) = </w:t>
      </w:r>
      <w:r w:rsidR="00C37C32" w:rsidRPr="009462EB">
        <w:t>1</w:t>
      </w:r>
      <w:r w:rsidR="00F32D57" w:rsidRPr="009462EB">
        <w:t>23.65</w:t>
      </w:r>
      <w:r w:rsidR="00813807" w:rsidRPr="009462EB">
        <w:t xml:space="preserve">, </w:t>
      </w:r>
      <w:r w:rsidR="00DD0916" w:rsidRPr="009462EB">
        <w:rPr>
          <w:i/>
        </w:rPr>
        <w:t>p</w:t>
      </w:r>
      <w:r w:rsidR="00DD0916" w:rsidRPr="009462EB">
        <w:t xml:space="preserve"> &lt;</w:t>
      </w:r>
      <w:r w:rsidR="006E0813" w:rsidRPr="009462EB">
        <w:t xml:space="preserve"> </w:t>
      </w:r>
      <w:r w:rsidR="00DD0916" w:rsidRPr="009462EB">
        <w:t>.001</w:t>
      </w:r>
      <w:r w:rsidR="00F32D57" w:rsidRPr="009462EB">
        <w:t xml:space="preserve">, but not their interaction, </w:t>
      </w:r>
      <w:r w:rsidR="00F32D57" w:rsidRPr="009462EB">
        <w:rPr>
          <w:i/>
        </w:rPr>
        <w:t>F</w:t>
      </w:r>
      <w:r w:rsidR="00F32D57" w:rsidRPr="009462EB">
        <w:t xml:space="preserve">(15, 1353) = 0.69, </w:t>
      </w:r>
      <w:r w:rsidR="00F32D57" w:rsidRPr="009462EB">
        <w:rPr>
          <w:i/>
        </w:rPr>
        <w:t>p</w:t>
      </w:r>
      <w:r w:rsidR="00F32D57" w:rsidRPr="009462EB">
        <w:t xml:space="preserve"> = .789</w:t>
      </w:r>
      <w:r w:rsidR="00DD0916" w:rsidRPr="009462EB">
        <w:t xml:space="preserve">. </w:t>
      </w:r>
      <w:r w:rsidR="006E0813" w:rsidRPr="009462EB">
        <w:t xml:space="preserve">A comparable Bayes Factor ANOVA </w:t>
      </w:r>
      <w:r w:rsidR="00AC2825" w:rsidRPr="009462EB">
        <w:t xml:space="preserve">was </w:t>
      </w:r>
      <w:r w:rsidR="00E10C56" w:rsidRPr="009462EB">
        <w:t>run using a default prior (</w:t>
      </w:r>
      <w:r w:rsidR="00022908" w:rsidRPr="009462EB">
        <w:t xml:space="preserve">JZS prior with </w:t>
      </w:r>
      <w:r w:rsidR="00E10C56" w:rsidRPr="009462EB">
        <w:t xml:space="preserve">Cauchy distribution with </w:t>
      </w:r>
      <w:r w:rsidR="00E10C56" w:rsidRPr="009462EB">
        <w:rPr>
          <w:i/>
        </w:rPr>
        <w:t>r</w:t>
      </w:r>
      <w:r w:rsidR="00E10C56" w:rsidRPr="009462EB">
        <w:t xml:space="preserve"> = 0.5</w:t>
      </w:r>
      <w:r w:rsidR="00022908" w:rsidRPr="009462EB">
        <w:t xml:space="preserve"> placed on the effect size</w:t>
      </w:r>
      <w:r w:rsidR="00E10C56" w:rsidRPr="009462EB">
        <w:t>)</w:t>
      </w:r>
      <w:r w:rsidR="00C12A15" w:rsidRPr="009462EB">
        <w:t xml:space="preserve">. </w:t>
      </w:r>
      <w:r w:rsidR="00E338E0" w:rsidRPr="009462EB">
        <w:t xml:space="preserve">In the case of main effects, </w:t>
      </w:r>
      <w:r w:rsidR="00925D5A" w:rsidRPr="009462EB">
        <w:t xml:space="preserve">Bayes Factors </w:t>
      </w:r>
      <w:r w:rsidR="00E338E0" w:rsidRPr="009462EB">
        <w:t>compared the hierarchical model</w:t>
      </w:r>
      <w:r w:rsidR="00925D5A" w:rsidRPr="009462EB">
        <w:t>s</w:t>
      </w:r>
      <w:r w:rsidR="00E338E0" w:rsidRPr="009462EB">
        <w:t xml:space="preserve"> of </w:t>
      </w:r>
      <w:r w:rsidR="00925D5A" w:rsidRPr="009462EB">
        <w:t xml:space="preserve">(H1) all main effects, relative to (H0) all main effects other than the effect of interest (i.e., the </w:t>
      </w:r>
      <w:r w:rsidR="00E338E0" w:rsidRPr="009462EB">
        <w:t xml:space="preserve">equivalent of frequentist type II sum of </w:t>
      </w:r>
    </w:p>
    <w:p w14:paraId="01AE499B" w14:textId="77777777" w:rsidR="00E04CBF" w:rsidRDefault="00E04CBF" w:rsidP="00E76432">
      <w:pPr>
        <w:sectPr w:rsidR="00E04CBF" w:rsidSect="002248D9">
          <w:pgSz w:w="11900" w:h="16840" w:code="9"/>
          <w:pgMar w:top="1440" w:right="1440" w:bottom="1440" w:left="1440" w:header="720" w:footer="720" w:gutter="0"/>
          <w:cols w:num="2" w:space="360"/>
          <w:titlePg/>
          <w:docGrid w:linePitch="360"/>
        </w:sectPr>
      </w:pPr>
    </w:p>
    <w:p w14:paraId="2FF0877D" w14:textId="77777777" w:rsidR="00E04CBF" w:rsidRPr="001A4715" w:rsidRDefault="00E04CBF" w:rsidP="00E04CBF">
      <w:pPr>
        <w:ind w:firstLine="0"/>
        <w:jc w:val="center"/>
      </w:pPr>
      <w:r w:rsidRPr="001A4715">
        <w:rPr>
          <w:noProof/>
        </w:rPr>
        <w:lastRenderedPageBreak/>
        <w:drawing>
          <wp:inline distT="0" distB="0" distL="0" distR="0" wp14:anchorId="12E84ED1" wp14:editId="53060BA9">
            <wp:extent cx="4514850" cy="45148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1.pdf"/>
                    <pic:cNvPicPr/>
                  </pic:nvPicPr>
                  <pic:blipFill>
                    <a:blip r:embed="rId14"/>
                    <a:stretch>
                      <a:fillRect/>
                    </a:stretch>
                  </pic:blipFill>
                  <pic:spPr>
                    <a:xfrm>
                      <a:off x="0" y="0"/>
                      <a:ext cx="4514850" cy="4514850"/>
                    </a:xfrm>
                    <a:prstGeom prst="rect">
                      <a:avLst/>
                    </a:prstGeom>
                  </pic:spPr>
                </pic:pic>
              </a:graphicData>
            </a:graphic>
          </wp:inline>
        </w:drawing>
      </w:r>
    </w:p>
    <w:p w14:paraId="398A8A4C" w14:textId="77777777" w:rsidR="00E04CBF" w:rsidRPr="001A4715" w:rsidRDefault="00E04CBF" w:rsidP="00E04CBF">
      <w:pPr>
        <w:ind w:firstLine="0"/>
      </w:pPr>
      <w:r w:rsidRPr="001A4715">
        <w:rPr>
          <w:b/>
        </w:rPr>
        <w:t>Figure 1.</w:t>
      </w:r>
      <w:r w:rsidRPr="001A4715">
        <w:t xml:space="preserve"> IRAP effects</w:t>
      </w:r>
      <w:r w:rsidRPr="001A4715">
        <w:rPr>
          <w:i/>
        </w:rPr>
        <w:t xml:space="preserve"> </w:t>
      </w:r>
      <w:r w:rsidRPr="001A4715">
        <w:t>between domains (upper panel) and between words vs. non-words IRAPs (lower panel). Error bars represent 95% CIs.</w:t>
      </w:r>
      <w:bookmarkStart w:id="9" w:name="_vg6defu8jxdt" w:colFirst="0" w:colLast="0"/>
      <w:bookmarkEnd w:id="9"/>
    </w:p>
    <w:p w14:paraId="2F96A581" w14:textId="77777777" w:rsidR="00E04CBF" w:rsidRDefault="00E04CBF" w:rsidP="00E04CBF">
      <w:pPr>
        <w:ind w:firstLine="0"/>
      </w:pPr>
    </w:p>
    <w:p w14:paraId="6D9F843B" w14:textId="77777777" w:rsidR="00E04CBF" w:rsidRDefault="00E04CBF" w:rsidP="00E76432"/>
    <w:p w14:paraId="4033C56E" w14:textId="77777777" w:rsidR="00E04CBF" w:rsidRDefault="00E04CBF" w:rsidP="00E76432">
      <w:pPr>
        <w:sectPr w:rsidR="00E04CBF" w:rsidSect="00E04CBF">
          <w:type w:val="continuous"/>
          <w:pgSz w:w="11900" w:h="16840" w:code="9"/>
          <w:pgMar w:top="1440" w:right="1440" w:bottom="1440" w:left="1440" w:header="720" w:footer="720" w:gutter="0"/>
          <w:cols w:space="360"/>
          <w:titlePg/>
          <w:docGrid w:linePitch="360"/>
        </w:sectPr>
      </w:pPr>
    </w:p>
    <w:p w14:paraId="3011D22B" w14:textId="164A6C91" w:rsidR="005742E4" w:rsidRPr="009462EB" w:rsidRDefault="00E338E0" w:rsidP="00D97CCB">
      <w:pPr>
        <w:ind w:firstLine="0"/>
      </w:pPr>
      <w:r w:rsidRPr="009462EB">
        <w:t xml:space="preserve">squares </w:t>
      </w:r>
      <w:r w:rsidR="00925D5A" w:rsidRPr="009462EB">
        <w:t>method). In the case of interaction effects, Bayes Factors compared the hierarchical models of (H1) all main effect and their interaction effect, relative to (H0) all main effects without the interaction effect of interest (i.e., the equivalent of frequentist type III sum of squares method).</w:t>
      </w:r>
      <w:r w:rsidR="003F4945" w:rsidRPr="009462EB">
        <w:t xml:space="preserve"> </w:t>
      </w:r>
      <w:r w:rsidR="00C12A15" w:rsidRPr="009462EB">
        <w:t xml:space="preserve">Results were interpreted following the guidelines defined by </w:t>
      </w:r>
      <w:r w:rsidR="009D4C86" w:rsidRPr="009462EB">
        <w:t>Lee and Wagenmakers</w:t>
      </w:r>
      <w:r w:rsidR="00A715C6" w:rsidRPr="009462EB">
        <w:t xml:space="preserve"> </w:t>
      </w:r>
      <w:r w:rsidR="00A715C6" w:rsidRPr="009462EB">
        <w:fldChar w:fldCharType="begin"/>
      </w:r>
      <w:r w:rsidR="00A715C6" w:rsidRPr="009462EB">
        <w:instrText xml:space="preserve"> ADDIN ZOTERO_ITEM CSL_CITATION {"citationID":"Dqf9lbqP","properties":{"formattedCitation":"(2013)","plainCitation":"(2013)","noteIndex":0},"citationItems":[{"id":12227,"uris":["http://zotero.org/users/1687755/items/ZETADY7F"],"uri":["http://zotero.org/users/1687755/items/ZETADY7F"],"itemData":{"id":12227,"type":"book","publisher":"Cambridge university press","title":"Bayesian cognitive modeling: A practical course","author":[{"family":"Lee","given":"Michael D"},{"family":"Wagenmakers","given":"Eric-Jan"}],"issued":{"date-parts":[["2013"]]}},"suppress-author":true}],"schema":"https://github.com/citation-style-language/schema/raw/master/csl-citation.json"} </w:instrText>
      </w:r>
      <w:r w:rsidR="00A715C6" w:rsidRPr="009462EB">
        <w:fldChar w:fldCharType="separate"/>
      </w:r>
      <w:r w:rsidR="00A715C6" w:rsidRPr="009462EB">
        <w:t>(2013)</w:t>
      </w:r>
      <w:r w:rsidR="00A715C6" w:rsidRPr="009462EB">
        <w:fldChar w:fldCharType="end"/>
      </w:r>
      <w:r w:rsidR="00C12A15" w:rsidRPr="009462EB">
        <w:t xml:space="preserve">. </w:t>
      </w:r>
      <w:r w:rsidR="006F192B" w:rsidRPr="009462EB">
        <w:t>For readers less familiar with Bayes factors, BF</w:t>
      </w:r>
      <w:r w:rsidR="0026448A" w:rsidRPr="009462EB">
        <w:rPr>
          <w:rFonts w:cs="Times New Roman (Body CS)"/>
          <w:vertAlign w:val="subscript"/>
        </w:rPr>
        <w:t>10</w:t>
      </w:r>
      <w:r w:rsidR="006F192B" w:rsidRPr="009462EB">
        <w:t xml:space="preserve"> &gt; 3 corresponds </w:t>
      </w:r>
      <w:r w:rsidR="00413972" w:rsidRPr="009462EB">
        <w:t xml:space="preserve">very roughly </w:t>
      </w:r>
      <w:r w:rsidR="005D2069" w:rsidRPr="009462EB">
        <w:t>with</w:t>
      </w:r>
      <w:r w:rsidR="006F192B" w:rsidRPr="009462EB">
        <w:t xml:space="preserve"> </w:t>
      </w:r>
      <w:r w:rsidR="006F192B" w:rsidRPr="009462EB">
        <w:rPr>
          <w:i/>
        </w:rPr>
        <w:t>p</w:t>
      </w:r>
      <w:r w:rsidR="006F192B" w:rsidRPr="009462EB">
        <w:t xml:space="preserve"> &lt; .01 in the frequentist framework</w:t>
      </w:r>
      <w:r w:rsidR="00967285" w:rsidRPr="009462EB">
        <w:t xml:space="preserve"> </w:t>
      </w:r>
      <w:r w:rsidR="00967285" w:rsidRPr="009462EB">
        <w:fldChar w:fldCharType="begin"/>
      </w:r>
      <w:r w:rsidR="00967285" w:rsidRPr="009462EB">
        <w:instrText xml:space="preserve"> ADDIN ZOTERO_ITEM CSL_CITATION {"citationID":"17obov5D","properties":{"formattedCitation":"(although it should be noted that the two do not have a one-to-one interpretation and can provide divergent results; for a thorough yet accessible introduction to analyses using Bayes Factors see Rouder et al., 2009)","plainCitation":"(although it should be noted that the two do not have a one-to-one interpretation and can provide divergent results; for a thorough yet accessible introduction to analyses using Bayes Factors see Rouder et al., 2009)","noteIndex":0},"citationItems":[{"id":3485,"uris":["http://zotero.org/users/1687755/items/RBQPV7K8"],"uri":["http://zotero.org/users/1687755/items/RBQPV7K8"],"itemData":{"id":3485,"type":"article-journal","container-title":"Psychonomic Bulletin &amp; Review","DOI":"10.3758/PBR.16.2.225","ISSN":"1069-9384, 1531-5320","issue":"2","language":"en","page":"225-237","source":"CrossRef","title":"Bayesian t tests for accepting and rejecting the null hypothesis","volume":"16","author":[{"family":"Rouder","given":"Jeffrey N."},{"family":"Speckman","given":"Paul L."},{"family":"Sun","given":"Dongchu"},{"family":"Morey","given":"Richard D."},{"family":"Iverson","given":"Geoffrey"}],"issued":{"date-parts":[["2009",4]]}},"prefix":"although it should be noted that the two do not have a one-to-one interpretation and can provide divergent results; for a thorough yet accessible introduction to analyses using Bayes Factors see "}],"schema":"https://github.com/citation-style-language/schema/raw/master/csl-citation.json"} </w:instrText>
      </w:r>
      <w:r w:rsidR="00967285" w:rsidRPr="009462EB">
        <w:fldChar w:fldCharType="separate"/>
      </w:r>
      <w:r w:rsidR="00967285" w:rsidRPr="009462EB">
        <w:t>(although it should be noted that the two do not have a one-to-one interpretation and can provide divergent results; for a thorough yet accessible introduction to analyses using Bayes Factors see Rouder et al., 2009)</w:t>
      </w:r>
      <w:r w:rsidR="00967285" w:rsidRPr="009462EB">
        <w:fldChar w:fldCharType="end"/>
      </w:r>
      <w:r w:rsidR="006F192B" w:rsidRPr="009462EB">
        <w:t xml:space="preserve">. </w:t>
      </w:r>
      <w:r w:rsidR="00C12A15" w:rsidRPr="009462EB">
        <w:t xml:space="preserve">Results </w:t>
      </w:r>
      <w:r w:rsidR="00E10C56" w:rsidRPr="009462EB">
        <w:t xml:space="preserve">provided no </w:t>
      </w:r>
      <w:r w:rsidR="00A04316" w:rsidRPr="009462EB">
        <w:t xml:space="preserve">strong </w:t>
      </w:r>
      <w:r w:rsidR="00E10C56" w:rsidRPr="009462EB">
        <w:t xml:space="preserve">evidence for or against </w:t>
      </w:r>
      <w:r w:rsidR="00C34CA6" w:rsidRPr="009462EB">
        <w:t xml:space="preserve">the main effect for </w:t>
      </w:r>
      <w:r w:rsidR="00E10C56" w:rsidRPr="009462EB">
        <w:t>domain</w:t>
      </w:r>
      <w:r w:rsidR="006B093E" w:rsidRPr="009462EB">
        <w:t xml:space="preserve"> (BF</w:t>
      </w:r>
      <w:r w:rsidR="009738EA" w:rsidRPr="009462EB">
        <w:rPr>
          <w:vertAlign w:val="subscript"/>
        </w:rPr>
        <w:t>10</w:t>
      </w:r>
      <w:r w:rsidR="006B093E" w:rsidRPr="009462EB">
        <w:rPr>
          <w:vertAlign w:val="subscript"/>
        </w:rPr>
        <w:t xml:space="preserve"> </w:t>
      </w:r>
      <w:r w:rsidR="00726255" w:rsidRPr="009462EB">
        <w:t>= 1.6</w:t>
      </w:r>
      <w:r w:rsidR="009738EA" w:rsidRPr="009462EB">
        <w:t>3</w:t>
      </w:r>
      <w:r w:rsidR="006B093E" w:rsidRPr="009462EB">
        <w:t>), extreme evidence for trial type (BF</w:t>
      </w:r>
      <w:r w:rsidR="008818A6" w:rsidRPr="009462EB">
        <w:rPr>
          <w:vertAlign w:val="subscript"/>
        </w:rPr>
        <w:t>10</w:t>
      </w:r>
      <w:r w:rsidR="006B093E" w:rsidRPr="009462EB">
        <w:rPr>
          <w:vertAlign w:val="subscript"/>
        </w:rPr>
        <w:t xml:space="preserve"> </w:t>
      </w:r>
      <w:r w:rsidR="002525FD" w:rsidRPr="009462EB">
        <w:t>&gt;</w:t>
      </w:r>
      <w:r w:rsidR="006B093E" w:rsidRPr="009462EB">
        <w:t xml:space="preserve"> </w:t>
      </w:r>
      <w:r w:rsidR="002525FD" w:rsidRPr="009462EB">
        <w:t>1000</w:t>
      </w:r>
      <w:r w:rsidR="006B093E" w:rsidRPr="009462EB">
        <w:t xml:space="preserve">), and </w:t>
      </w:r>
      <w:r w:rsidR="00674927" w:rsidRPr="009462EB">
        <w:t>extreme</w:t>
      </w:r>
      <w:r w:rsidR="006B093E" w:rsidRPr="009462EB">
        <w:t xml:space="preserve"> evidence against </w:t>
      </w:r>
      <w:r w:rsidR="00674927" w:rsidRPr="009462EB">
        <w:t>the interaction effect (BF</w:t>
      </w:r>
      <w:r w:rsidR="009A1268" w:rsidRPr="009462EB">
        <w:rPr>
          <w:vertAlign w:val="subscript"/>
        </w:rPr>
        <w:t xml:space="preserve">10 </w:t>
      </w:r>
      <w:r w:rsidR="009738EA" w:rsidRPr="009462EB">
        <w:t>&lt;</w:t>
      </w:r>
      <w:r w:rsidR="00674927" w:rsidRPr="009462EB">
        <w:t xml:space="preserve"> 0.001).</w:t>
      </w:r>
      <w:r w:rsidR="00AB5A48" w:rsidRPr="009462EB">
        <w:t xml:space="preserve"> </w:t>
      </w:r>
      <w:r w:rsidR="00241049" w:rsidRPr="009462EB">
        <w:t>Results from both frequentist and Bayes Factors hypothesis testing methods therefore supported the conclusion that IRAP effects are mostly driven by the generic pattern rather than the domain being assessed.</w:t>
      </w:r>
      <w:r w:rsidR="00E1389E" w:rsidRPr="009462EB">
        <w:t xml:space="preserve"> Figure 1 (upper panel</w:t>
      </w:r>
      <w:r w:rsidR="00CE107D" w:rsidRPr="009462EB">
        <w:t xml:space="preserve"> </w:t>
      </w:r>
      <w:r w:rsidR="00E1389E" w:rsidRPr="009462EB">
        <w:t>illustrates th</w:t>
      </w:r>
      <w:r w:rsidR="00CE107D" w:rsidRPr="009462EB">
        <w:t>e</w:t>
      </w:r>
      <w:r w:rsidR="00E1389E" w:rsidRPr="009462EB">
        <w:t xml:space="preserve"> comparable generic pattern </w:t>
      </w:r>
      <w:r w:rsidR="00B8133C" w:rsidRPr="009462EB">
        <w:t xml:space="preserve">in between-trial type effects that is </w:t>
      </w:r>
      <w:r w:rsidR="00C73E6F" w:rsidRPr="009462EB">
        <w:t>observed in all domains</w:t>
      </w:r>
      <w:r w:rsidR="00696FC3" w:rsidRPr="009462EB">
        <w:t>.</w:t>
      </w:r>
    </w:p>
    <w:p w14:paraId="4C2D79DA" w14:textId="5544574F" w:rsidR="00B07E67" w:rsidRPr="009462EB" w:rsidRDefault="003943BB" w:rsidP="00E76432">
      <w:r w:rsidRPr="009462EB">
        <w:t>F</w:t>
      </w:r>
      <w:r w:rsidR="00AB5A48" w:rsidRPr="009462EB">
        <w:t xml:space="preserve">requentist </w:t>
      </w:r>
      <w:r w:rsidR="00966169" w:rsidRPr="009462EB">
        <w:t xml:space="preserve">standardized </w:t>
      </w:r>
      <w:r w:rsidR="00AB5A48" w:rsidRPr="009462EB">
        <w:t>effect sizes</w:t>
      </w:r>
      <w:r w:rsidR="00242772" w:rsidRPr="009462EB">
        <w:t xml:space="preserve"> </w:t>
      </w:r>
      <w:r w:rsidR="005742E4" w:rsidRPr="009462EB">
        <w:t>were</w:t>
      </w:r>
      <w:r w:rsidR="00242772" w:rsidRPr="009462EB">
        <w:t xml:space="preserve"> also </w:t>
      </w:r>
      <w:r w:rsidR="005742E4" w:rsidRPr="009462EB">
        <w:t>calculated</w:t>
      </w:r>
      <w:r w:rsidR="00242772" w:rsidRPr="009462EB">
        <w:t xml:space="preserve">, where </w:t>
      </w:r>
      <w:r w:rsidR="005742E4" w:rsidRPr="009462EB">
        <w:t>η</w:t>
      </w:r>
      <w:r w:rsidR="005742E4" w:rsidRPr="009462EB">
        <w:rPr>
          <w:vertAlign w:val="superscript"/>
        </w:rPr>
        <w:t>2</w:t>
      </w:r>
      <w:r w:rsidR="005742E4" w:rsidRPr="009462EB">
        <w:t xml:space="preserve"> refers to the percentage of variance explained (akin to</w:t>
      </w:r>
      <w:r w:rsidR="005742E4" w:rsidRPr="009462EB">
        <w:rPr>
          <w:iCs/>
        </w:rPr>
        <w:t xml:space="preserve"> </w:t>
      </w:r>
      <w:r w:rsidR="005742E4" w:rsidRPr="009462EB">
        <w:rPr>
          <w:i/>
          <w:iCs/>
        </w:rPr>
        <w:t>r</w:t>
      </w:r>
      <w:r w:rsidR="005742E4" w:rsidRPr="009462EB">
        <w:rPr>
          <w:vertAlign w:val="superscript"/>
        </w:rPr>
        <w:t>2</w:t>
      </w:r>
      <w:r w:rsidR="005742E4" w:rsidRPr="009462EB">
        <w:t>); (</w:t>
      </w:r>
      <w:r w:rsidR="00350CAB" w:rsidRPr="009462EB">
        <w:t>‘</w:t>
      </w:r>
      <w:r w:rsidR="005742E4" w:rsidRPr="009462EB">
        <w:t>partial</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p</w:t>
      </w:r>
      <w:r w:rsidR="005742E4" w:rsidRPr="009462EB">
        <w:rPr>
          <w:vertAlign w:val="superscript"/>
        </w:rPr>
        <w:t xml:space="preserve"> </w:t>
      </w:r>
      <w:r w:rsidR="005742E4" w:rsidRPr="009462EB">
        <w:t xml:space="preserve">refers to the </w:t>
      </w:r>
      <w:r w:rsidR="00A932C6" w:rsidRPr="009462EB">
        <w:t>percentage</w:t>
      </w:r>
      <w:r w:rsidR="005742E4" w:rsidRPr="009462EB">
        <w:t xml:space="preserve"> of variance explained after controlling for all other effects; and (</w:t>
      </w:r>
      <w:r w:rsidR="00350CAB" w:rsidRPr="009462EB">
        <w:t>‘</w:t>
      </w:r>
      <w:r w:rsidR="005742E4" w:rsidRPr="009462EB">
        <w:t>generalized</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g</w:t>
      </w:r>
      <w:r w:rsidR="005742E4" w:rsidRPr="009462EB">
        <w:t xml:space="preserve"> also refers to percentage of variance after controlling for other effects, but is corrected to be interpretable across differential factorial designs </w:t>
      </w:r>
      <w:r w:rsidR="00025F05" w:rsidRPr="009462EB">
        <w:fldChar w:fldCharType="begin"/>
      </w:r>
      <w:r w:rsidR="00025F05"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00025F05" w:rsidRPr="009462EB">
        <w:fldChar w:fldCharType="separate"/>
      </w:r>
      <w:r w:rsidR="00025F05" w:rsidRPr="009462EB">
        <w:t>(e.g., number of levels and within vs. between factors; see Lakens, 2013)</w:t>
      </w:r>
      <w:r w:rsidR="00025F05" w:rsidRPr="009462EB">
        <w:fldChar w:fldCharType="end"/>
      </w:r>
      <w:r w:rsidR="009D0ECE" w:rsidRPr="009462EB">
        <w:t xml:space="preserve">. </w:t>
      </w:r>
      <w:r w:rsidR="005742E4" w:rsidRPr="009462EB">
        <w:t>All three metrics are reported here to maximize informativeness.</w:t>
      </w:r>
      <w:r w:rsidR="000E6C57" w:rsidRPr="009462EB">
        <w:t xml:space="preserve"> </w:t>
      </w:r>
      <w:r w:rsidR="00DB047A" w:rsidRPr="009462EB">
        <w:t xml:space="preserve">Confidence intervals were bootstrapped using the case removal and percentile method with 1000 replications. </w:t>
      </w:r>
      <w:r w:rsidR="005762EA" w:rsidRPr="009462EB">
        <w:t xml:space="preserve">Median </w:t>
      </w:r>
      <w:r w:rsidR="006909B9" w:rsidRPr="009462EB">
        <w:t xml:space="preserve">bootstrapped </w:t>
      </w:r>
      <w:r w:rsidR="005762EA" w:rsidRPr="009462EB">
        <w:t>estimates are reported for robustness</w:t>
      </w:r>
      <w:r w:rsidR="00F275C9" w:rsidRPr="009462EB">
        <w:t>. Following</w:t>
      </w:r>
      <w:r w:rsidR="005762EA" w:rsidRPr="009462EB">
        <w:t xml:space="preserve"> </w:t>
      </w:r>
      <w:r w:rsidR="00F275C9" w:rsidRPr="009462EB">
        <w:t xml:space="preserve">standard practice, 90% confidence intervals are reported on the basis that squared effect sizes can only be positive numbers. </w:t>
      </w:r>
      <w:r w:rsidR="00E709E8" w:rsidRPr="009462EB">
        <w:t>Comparisons can be made between the effects on the basis of the non</w:t>
      </w:r>
      <w:r w:rsidR="004C0F1A" w:rsidRPr="009462EB">
        <w:t>-</w:t>
      </w:r>
      <w:r w:rsidR="00E709E8" w:rsidRPr="009462EB">
        <w:t xml:space="preserve">overlap of these intervals. </w:t>
      </w:r>
      <w:r w:rsidR="0055179E" w:rsidRPr="009462EB">
        <w:t>G</w:t>
      </w:r>
      <w:r w:rsidR="00E709E8" w:rsidRPr="009462EB">
        <w:t>iven the mix of within and between-subject effects, η</w:t>
      </w:r>
      <w:r w:rsidR="00E709E8" w:rsidRPr="009462EB">
        <w:rPr>
          <w:vertAlign w:val="superscript"/>
        </w:rPr>
        <w:t>2</w:t>
      </w:r>
      <w:r w:rsidR="00E709E8" w:rsidRPr="009462EB">
        <w:rPr>
          <w:rFonts w:cs="Times New Roman (Body CS)"/>
          <w:i/>
          <w:vertAlign w:val="subscript"/>
        </w:rPr>
        <w:t>g</w:t>
      </w:r>
      <w:r w:rsidR="00E709E8" w:rsidRPr="009462EB">
        <w:t xml:space="preserve"> is the most appropriate metric to compare in order to make</w:t>
      </w:r>
      <w:r w:rsidR="0055179E" w:rsidRPr="009462EB">
        <w:t xml:space="preserve"> such</w:t>
      </w:r>
      <w:r w:rsidR="00E709E8" w:rsidRPr="009462EB">
        <w:t xml:space="preserve"> inferences. </w:t>
      </w:r>
      <w:r w:rsidR="000E6C57" w:rsidRPr="009462EB">
        <w:t xml:space="preserve">Results </w:t>
      </w:r>
      <w:r w:rsidR="004453DF" w:rsidRPr="009462EB">
        <w:t>d</w:t>
      </w:r>
      <w:r w:rsidR="00AB5A48" w:rsidRPr="009462EB">
        <w:t xml:space="preserve">emonstrated that the majority </w:t>
      </w:r>
      <w:r w:rsidR="00AB5A48" w:rsidRPr="009462EB">
        <w:lastRenderedPageBreak/>
        <w:t xml:space="preserve">of variance in IRAP effects was explained by </w:t>
      </w:r>
      <w:r w:rsidR="00966169" w:rsidRPr="009462EB">
        <w:t xml:space="preserve">the </w:t>
      </w:r>
      <w:r w:rsidR="00966169" w:rsidRPr="009473CC">
        <w:t>main effect for trial type (η</w:t>
      </w:r>
      <w:r w:rsidR="00966169" w:rsidRPr="009473CC">
        <w:rPr>
          <w:vertAlign w:val="superscript"/>
        </w:rPr>
        <w:t>2</w:t>
      </w:r>
      <w:r w:rsidR="00966169" w:rsidRPr="009473CC">
        <w:t xml:space="preserve"> = 0.7</w:t>
      </w:r>
      <w:r w:rsidR="00285726" w:rsidRPr="009473CC">
        <w:t>0</w:t>
      </w:r>
      <w:r w:rsidR="00966169" w:rsidRPr="009473CC">
        <w:t xml:space="preserve">, </w:t>
      </w:r>
      <w:r w:rsidR="00DB047A" w:rsidRPr="009473CC">
        <w:t>9</w:t>
      </w:r>
      <w:r w:rsidR="00F275C9" w:rsidRPr="009473CC">
        <w:t>0</w:t>
      </w:r>
      <w:r w:rsidR="00DB047A" w:rsidRPr="009473CC">
        <w:t>% CI [</w:t>
      </w:r>
      <w:r w:rsidR="00285726" w:rsidRPr="009473CC">
        <w:t>0.63</w:t>
      </w:r>
      <w:r w:rsidR="005D1FA4" w:rsidRPr="009473CC">
        <w:t xml:space="preserve">, </w:t>
      </w:r>
      <w:r w:rsidR="00285726" w:rsidRPr="009473CC">
        <w:t>0.77</w:t>
      </w:r>
      <w:r w:rsidR="00DB047A" w:rsidRPr="009473CC">
        <w:t xml:space="preserve">], </w:t>
      </w:r>
      <w:r w:rsidR="00966169" w:rsidRPr="009473CC">
        <w:t>η</w:t>
      </w:r>
      <w:r w:rsidR="00966169" w:rsidRPr="009473CC">
        <w:rPr>
          <w:vertAlign w:val="superscript"/>
        </w:rPr>
        <w:t>2</w:t>
      </w:r>
      <w:r w:rsidR="00A679A3" w:rsidRPr="009473CC">
        <w:rPr>
          <w:i/>
          <w:vertAlign w:val="subscript"/>
        </w:rPr>
        <w:t>p</w:t>
      </w:r>
      <w:r w:rsidR="00966169" w:rsidRPr="009473CC">
        <w:t xml:space="preserve"> = 0.2</w:t>
      </w:r>
      <w:r w:rsidR="0029310E" w:rsidRPr="009473CC">
        <w:t>2</w:t>
      </w:r>
      <w:r w:rsidR="005D1FA4" w:rsidRPr="009473CC">
        <w:t>, 9</w:t>
      </w:r>
      <w:r w:rsidR="00F275C9" w:rsidRPr="009473CC">
        <w:t>0</w:t>
      </w:r>
      <w:r w:rsidR="005D1FA4" w:rsidRPr="009473CC">
        <w:t>% CI [</w:t>
      </w:r>
      <w:r w:rsidR="00285726" w:rsidRPr="009473CC">
        <w:t>0.19</w:t>
      </w:r>
      <w:r w:rsidR="005D1FA4" w:rsidRPr="009473CC">
        <w:t xml:space="preserve">, </w:t>
      </w:r>
      <w:r w:rsidR="00285726" w:rsidRPr="009473CC">
        <w:t>0.25</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1</w:t>
      </w:r>
      <w:r w:rsidR="0029310E" w:rsidRPr="009473CC">
        <w:t>6</w:t>
      </w:r>
      <w:r w:rsidR="005D1FA4" w:rsidRPr="009473CC">
        <w:t>, 9</w:t>
      </w:r>
      <w:r w:rsidR="00F275C9" w:rsidRPr="009473CC">
        <w:t>0</w:t>
      </w:r>
      <w:r w:rsidR="005D1FA4" w:rsidRPr="009473CC">
        <w:t>% CI [</w:t>
      </w:r>
      <w:r w:rsidR="00285726" w:rsidRPr="009473CC">
        <w:t>0.13</w:t>
      </w:r>
      <w:r w:rsidR="005D1FA4" w:rsidRPr="009473CC">
        <w:t xml:space="preserve">, </w:t>
      </w:r>
      <w:r w:rsidR="00285726" w:rsidRPr="009473CC">
        <w:t>0.18</w:t>
      </w:r>
      <w:r w:rsidR="005D1FA4" w:rsidRPr="009473CC">
        <w:t>]</w:t>
      </w:r>
      <w:r w:rsidR="00966169" w:rsidRPr="009473CC">
        <w:t>)</w:t>
      </w:r>
      <w:r w:rsidR="00D92364" w:rsidRPr="009473CC">
        <w:t xml:space="preserve"> with only a small fraction explained by either the main effect for domain (η</w:t>
      </w:r>
      <w:r w:rsidR="00D92364" w:rsidRPr="009473CC">
        <w:rPr>
          <w:vertAlign w:val="superscript"/>
        </w:rPr>
        <w:t>2</w:t>
      </w:r>
      <w:r w:rsidR="00D92364" w:rsidRPr="009473CC">
        <w:t xml:space="preserve"> = 0.0</w:t>
      </w:r>
      <w:r w:rsidR="0029310E" w:rsidRPr="009473CC">
        <w:t>6</w:t>
      </w:r>
      <w:r w:rsidR="005D1FA4" w:rsidRPr="009473CC">
        <w:t>, 9</w:t>
      </w:r>
      <w:r w:rsidR="00F275C9" w:rsidRPr="009473CC">
        <w:t>0</w:t>
      </w:r>
      <w:r w:rsidR="005D1FA4" w:rsidRPr="009473CC">
        <w:t>% CI [</w:t>
      </w:r>
      <w:r w:rsidR="00E45E8C" w:rsidRPr="009473CC">
        <w:t>0.03</w:t>
      </w:r>
      <w:r w:rsidR="005D1FA4" w:rsidRPr="009473CC">
        <w:t xml:space="preserve">, </w:t>
      </w:r>
      <w:r w:rsidR="00E45E8C" w:rsidRPr="009473CC">
        <w:t>0.10</w:t>
      </w:r>
      <w:r w:rsidR="005D1FA4" w:rsidRPr="009473CC">
        <w:t>]</w:t>
      </w:r>
      <w:r w:rsidR="00D92364" w:rsidRPr="009473CC">
        <w:t>, η</w:t>
      </w:r>
      <w:r w:rsidR="00D92364" w:rsidRPr="009473CC">
        <w:rPr>
          <w:vertAlign w:val="superscript"/>
        </w:rPr>
        <w:t>2</w:t>
      </w:r>
      <w:r w:rsidR="00A679A3" w:rsidRPr="009473CC">
        <w:rPr>
          <w:i/>
          <w:vertAlign w:val="subscript"/>
        </w:rPr>
        <w:t>p</w:t>
      </w:r>
      <w:r w:rsidR="00D92364" w:rsidRPr="009473CC">
        <w:t xml:space="preserve"> = 0.0</w:t>
      </w:r>
      <w:r w:rsidR="00E45E8C" w:rsidRPr="009473CC">
        <w:t>5</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7</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E45E8C" w:rsidRPr="009473CC">
        <w:t>2</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3</w:t>
      </w:r>
      <w:r w:rsidR="005D1FA4" w:rsidRPr="009473CC">
        <w:t>]</w:t>
      </w:r>
      <w:r w:rsidR="00D92364" w:rsidRPr="009473CC">
        <w:t>) or the interaction between domain and trial type (η</w:t>
      </w:r>
      <w:r w:rsidR="00D92364" w:rsidRPr="009473CC">
        <w:rPr>
          <w:vertAlign w:val="superscript"/>
        </w:rPr>
        <w:t>2</w:t>
      </w:r>
      <w:r w:rsidR="00D92364" w:rsidRPr="009473CC">
        <w:t xml:space="preserve"> = 0.0</w:t>
      </w:r>
      <w:r w:rsidR="00E45E8C" w:rsidRPr="009473CC">
        <w:t>4</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6</w:t>
      </w:r>
      <w:r w:rsidR="005D1FA4" w:rsidRPr="009473CC">
        <w:t>]</w:t>
      </w:r>
      <w:r w:rsidR="00D92364" w:rsidRPr="009473CC">
        <w:t>, η</w:t>
      </w:r>
      <w:r w:rsidR="00297E66" w:rsidRPr="009473CC">
        <w:rPr>
          <w:rFonts w:cs="Times New Roman (Body CS)"/>
          <w:vertAlign w:val="superscript"/>
        </w:rPr>
        <w:t>2</w:t>
      </w:r>
      <w:r w:rsidR="00A679A3" w:rsidRPr="009473CC">
        <w:rPr>
          <w:i/>
          <w:vertAlign w:val="subscript"/>
        </w:rPr>
        <w:t>p</w:t>
      </w:r>
      <w:r w:rsidR="00297E66" w:rsidRPr="009473CC">
        <w:t xml:space="preserve"> = 0.0</w:t>
      </w:r>
      <w:r w:rsidR="0029310E" w:rsidRPr="009473CC">
        <w:t>1</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2</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29310E" w:rsidRPr="009473CC">
        <w:t>1</w:t>
      </w:r>
      <w:r w:rsidR="005D1FA4" w:rsidRPr="009473CC">
        <w:t>, 9</w:t>
      </w:r>
      <w:r w:rsidR="00F275C9" w:rsidRPr="009473CC">
        <w:t>0</w:t>
      </w:r>
      <w:r w:rsidR="005D1FA4" w:rsidRPr="009473CC">
        <w:t>% CI [</w:t>
      </w:r>
      <w:r w:rsidR="00E45E8C" w:rsidRPr="009473CC">
        <w:t>0.00</w:t>
      </w:r>
      <w:r w:rsidR="005D1FA4" w:rsidRPr="009473CC">
        <w:t xml:space="preserve">, </w:t>
      </w:r>
      <w:r w:rsidR="00E45E8C" w:rsidRPr="009473CC">
        <w:t>0.02</w:t>
      </w:r>
      <w:r w:rsidR="005D1FA4" w:rsidRPr="009473CC">
        <w:t>]</w:t>
      </w:r>
      <w:r w:rsidR="00D92364" w:rsidRPr="009473CC">
        <w:t>).</w:t>
      </w:r>
      <w:r w:rsidR="00DD0916" w:rsidRPr="009473CC">
        <w:t xml:space="preserve"> </w:t>
      </w:r>
      <w:r w:rsidR="00E7747B" w:rsidRPr="009473CC">
        <w:t>R</w:t>
      </w:r>
      <w:r w:rsidR="00DD0916" w:rsidRPr="009473CC">
        <w:t>esults</w:t>
      </w:r>
      <w:r w:rsidR="00DD0916" w:rsidRPr="009462EB">
        <w:t xml:space="preserve"> </w:t>
      </w:r>
      <w:r w:rsidR="00AC4231" w:rsidRPr="009462EB">
        <w:t xml:space="preserve">from the effect sizes therefore also supported the conclusion that </w:t>
      </w:r>
      <w:r w:rsidR="00E7747B" w:rsidRPr="009462EB">
        <w:t xml:space="preserve">IRAP effects </w:t>
      </w:r>
      <w:r w:rsidR="00AC4231" w:rsidRPr="009462EB">
        <w:t xml:space="preserve">are mostly driven by the generic pattern </w:t>
      </w:r>
      <w:r w:rsidR="007B6E57">
        <w:t xml:space="preserve">and </w:t>
      </w:r>
      <w:r w:rsidR="00AC4231" w:rsidRPr="009462EB">
        <w:t xml:space="preserve">are relatively insensitive to the </w:t>
      </w:r>
      <w:r w:rsidR="00DD0916" w:rsidRPr="009462EB">
        <w:t>domain being assessed.</w:t>
      </w:r>
      <w:r w:rsidR="001F2C58" w:rsidRPr="009462EB">
        <w:t xml:space="preserve"> </w:t>
      </w:r>
    </w:p>
    <w:p w14:paraId="55DA80D2" w14:textId="094B09E0" w:rsidR="00CB2736" w:rsidRPr="009462EB" w:rsidRDefault="00CB2736" w:rsidP="00E76432">
      <w:pPr>
        <w:pStyle w:val="Heading2"/>
      </w:pPr>
      <w:r w:rsidRPr="009462EB">
        <w:t>Comparisons of known domains and non-word stimuli</w:t>
      </w:r>
    </w:p>
    <w:p w14:paraId="4416A08C" w14:textId="5E632AEE" w:rsidR="00DD0916" w:rsidRPr="00A269BA" w:rsidRDefault="00600FD4" w:rsidP="00E76432">
      <w:pPr>
        <w:rPr>
          <w:rFonts w:ascii="Times New Roman" w:hAnsi="Times New Roman"/>
          <w:kern w:val="0"/>
        </w:rPr>
      </w:pPr>
      <w:r w:rsidRPr="009462EB">
        <w:t xml:space="preserve">A </w:t>
      </w:r>
      <w:r w:rsidR="002359A4" w:rsidRPr="009462EB">
        <w:t xml:space="preserve">second set of </w:t>
      </w:r>
      <w:r w:rsidRPr="009462EB">
        <w:t xml:space="preserve">ANOVAs compared </w:t>
      </w:r>
      <w:r w:rsidR="00121914" w:rsidRPr="009462EB">
        <w:t xml:space="preserve">IRAP effects between </w:t>
      </w:r>
      <w:r w:rsidR="00922C11" w:rsidRPr="009462EB">
        <w:t>trial type</w:t>
      </w:r>
      <w:r w:rsidR="00FE0CFA" w:rsidRPr="009462EB">
        <w:t xml:space="preserve"> and stimuli type</w:t>
      </w:r>
      <w:r w:rsidR="00291CAF" w:rsidRPr="009462EB">
        <w:t xml:space="preserve"> – that is, between </w:t>
      </w:r>
      <w:r w:rsidR="001644C7" w:rsidRPr="009462EB">
        <w:t xml:space="preserve">IRAPs that employed words as </w:t>
      </w:r>
      <w:r w:rsidR="00036D08">
        <w:t xml:space="preserve">known </w:t>
      </w:r>
      <w:r w:rsidR="00FE0CFA" w:rsidRPr="009462EB">
        <w:t xml:space="preserve">concept </w:t>
      </w:r>
      <w:r w:rsidR="00F57C07" w:rsidRPr="009462EB">
        <w:t>category domains (e.g., race, religion, etc.</w:t>
      </w:r>
      <w:r w:rsidR="00121914" w:rsidRPr="009462EB">
        <w:t xml:space="preserve">) </w:t>
      </w:r>
      <w:r w:rsidR="00291CAF" w:rsidRPr="009462EB">
        <w:t>versus unknown</w:t>
      </w:r>
      <w:r w:rsidR="001644C7" w:rsidRPr="009462EB">
        <w:t xml:space="preserve"> non</w:t>
      </w:r>
      <w:r w:rsidR="00AF4D23" w:rsidRPr="009462EB">
        <w:t xml:space="preserve">-words </w:t>
      </w:r>
      <w:r w:rsidR="00EA3028" w:rsidRPr="009462EB">
        <w:fldChar w:fldCharType="begin"/>
      </w:r>
      <w:r w:rsidR="00EA3028" w:rsidRPr="009462EB">
        <w:instrText xml:space="preserve"> ADDIN ZOTERO_ITEM CSL_CITATION {"citationID":"NKe4No0x","properties":{"formattedCitation":"(i.e., evaluations of the non-words CUG and VEC, as used in O\\uc0\\u8217{}Shea et al., 2016)","plainCitation":"(i.e., evaluations of the non-words CUG and VEC, as used in 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prefix":"i.e., evaluations of the non-words CUG and VEC, as used in "}],"schema":"https://github.com/citation-style-language/schema/raw/master/csl-citation.json"} </w:instrText>
      </w:r>
      <w:r w:rsidR="00EA3028" w:rsidRPr="009462EB">
        <w:fldChar w:fldCharType="separate"/>
      </w:r>
      <w:r w:rsidR="0066016B" w:rsidRPr="009462EB">
        <w:rPr>
          <w:rFonts w:cs="CMU Serif Roman"/>
        </w:rPr>
        <w:t>(i.e., evaluations of the non-words CUG and VEC, as used in O’Shea et al., 2016)</w:t>
      </w:r>
      <w:r w:rsidR="00EA3028" w:rsidRPr="009462EB">
        <w:fldChar w:fldCharType="end"/>
      </w:r>
      <w:r w:rsidR="001644C7" w:rsidRPr="009462EB">
        <w:t xml:space="preserve">. This revealed </w:t>
      </w:r>
      <w:r w:rsidR="00303078" w:rsidRPr="009462EB">
        <w:t xml:space="preserve">a main effect for </w:t>
      </w:r>
      <w:r w:rsidR="00B85FE1" w:rsidRPr="009462EB">
        <w:t xml:space="preserve">trial </w:t>
      </w:r>
      <w:r w:rsidR="001644C7" w:rsidRPr="009462EB">
        <w:t xml:space="preserve">type, </w:t>
      </w:r>
      <w:r w:rsidR="00BD6507" w:rsidRPr="009473CC">
        <w:rPr>
          <w:i/>
        </w:rPr>
        <w:t>F</w:t>
      </w:r>
      <w:r w:rsidR="00BD6507" w:rsidRPr="009473CC">
        <w:t>(3, 1434) = 34.30,</w:t>
      </w:r>
      <w:r w:rsidR="00BD6507" w:rsidRPr="009473CC">
        <w:rPr>
          <w:i/>
        </w:rPr>
        <w:t xml:space="preserve"> p </w:t>
      </w:r>
      <w:r w:rsidR="00BD6507" w:rsidRPr="009473CC">
        <w:t>&lt; .001,</w:t>
      </w:r>
      <w:r w:rsidR="00BD6507" w:rsidRPr="009473CC">
        <w:rPr>
          <w:i/>
        </w:rPr>
        <w:t xml:space="preserve"> </w:t>
      </w:r>
      <w:r w:rsidR="0095653C" w:rsidRPr="009473CC">
        <w:t>η</w:t>
      </w:r>
      <w:r w:rsidR="0095653C" w:rsidRPr="009473CC">
        <w:rPr>
          <w:rFonts w:cs="Times New Roman (Body CS)"/>
          <w:vertAlign w:val="superscript"/>
        </w:rPr>
        <w:t>2</w:t>
      </w:r>
      <w:r w:rsidR="0095653C" w:rsidRPr="009473CC">
        <w:t xml:space="preserve"> = 0.</w:t>
      </w:r>
      <w:r w:rsidR="00BD6507" w:rsidRPr="009473CC">
        <w:t>8</w:t>
      </w:r>
      <w:r w:rsidR="0062490C" w:rsidRPr="009473CC">
        <w:t>2</w:t>
      </w:r>
      <w:r w:rsidR="005D1FA4" w:rsidRPr="009473CC">
        <w:t>, 9</w:t>
      </w:r>
      <w:r w:rsidR="00CB174A" w:rsidRPr="009473CC">
        <w:t>0</w:t>
      </w:r>
      <w:r w:rsidR="005D1FA4" w:rsidRPr="009473CC">
        <w:t>% CI [</w:t>
      </w:r>
      <w:r w:rsidR="0062490C" w:rsidRPr="009473CC">
        <w:t>0.68</w:t>
      </w:r>
      <w:r w:rsidR="005D1FA4" w:rsidRPr="009473CC">
        <w:t xml:space="preserve">, </w:t>
      </w:r>
      <w:r w:rsidR="0062490C" w:rsidRPr="009473CC">
        <w:t>0.8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p</w:t>
      </w:r>
      <w:r w:rsidR="0095653C" w:rsidRPr="009473CC">
        <w:t xml:space="preserve"> = 0.</w:t>
      </w:r>
      <w:r w:rsidR="00BD6507" w:rsidRPr="009473CC">
        <w:t>07</w:t>
      </w:r>
      <w:r w:rsidR="005D1FA4" w:rsidRPr="009473CC">
        <w:t>, 9</w:t>
      </w:r>
      <w:r w:rsidR="00CB174A" w:rsidRPr="009473CC">
        <w:t>0</w:t>
      </w:r>
      <w:r w:rsidR="005D1FA4" w:rsidRPr="009473CC">
        <w:t>% CI [</w:t>
      </w:r>
      <w:r w:rsidR="0062490C" w:rsidRPr="009473CC">
        <w:t>0.04</w:t>
      </w:r>
      <w:r w:rsidR="005D1FA4" w:rsidRPr="009473CC">
        <w:t xml:space="preserve">, </w:t>
      </w:r>
      <w:r w:rsidR="0062490C" w:rsidRPr="009473CC">
        <w:t>0.0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g</w:t>
      </w:r>
      <w:r w:rsidR="0095653C" w:rsidRPr="009473CC">
        <w:t xml:space="preserve"> = 0.</w:t>
      </w:r>
      <w:r w:rsidR="00BD6507" w:rsidRPr="009473CC">
        <w:t>05</w:t>
      </w:r>
      <w:r w:rsidR="005D1FA4" w:rsidRPr="009473CC">
        <w:t>, 9</w:t>
      </w:r>
      <w:r w:rsidR="00CB174A" w:rsidRPr="009473CC">
        <w:t>0</w:t>
      </w:r>
      <w:r w:rsidR="005D1FA4" w:rsidRPr="009473CC">
        <w:t>% CI [</w:t>
      </w:r>
      <w:r w:rsidR="0062490C" w:rsidRPr="009473CC">
        <w:t>0.03</w:t>
      </w:r>
      <w:r w:rsidR="005D1FA4" w:rsidRPr="009473CC">
        <w:t xml:space="preserve">, </w:t>
      </w:r>
      <w:r w:rsidR="0062490C" w:rsidRPr="009473CC">
        <w:t>0.06</w:t>
      </w:r>
      <w:r w:rsidR="005D1FA4" w:rsidRPr="009473CC">
        <w:t>]</w:t>
      </w:r>
      <w:r w:rsidR="00BD6507" w:rsidRPr="009473CC">
        <w:t xml:space="preserve">, </w:t>
      </w:r>
      <w:r w:rsidR="00460584" w:rsidRPr="009473CC">
        <w:t xml:space="preserve">but no evidence for a main effect for stimuli type, </w:t>
      </w:r>
      <w:r w:rsidR="003F0065" w:rsidRPr="009473CC">
        <w:rPr>
          <w:i/>
        </w:rPr>
        <w:t>F</w:t>
      </w:r>
      <w:r w:rsidR="003F0065" w:rsidRPr="009473CC">
        <w:t>(1, 478) = 0.41,</w:t>
      </w:r>
      <w:r w:rsidR="003F0065" w:rsidRPr="009473CC">
        <w:rPr>
          <w:i/>
        </w:rPr>
        <w:t xml:space="preserve"> p </w:t>
      </w:r>
      <w:r w:rsidR="003F0065" w:rsidRPr="009473CC">
        <w:t>= .520</w:t>
      </w:r>
      <w:r w:rsidR="00460584" w:rsidRPr="009473CC">
        <w:t xml:space="preserve">, </w:t>
      </w:r>
      <w:r w:rsidR="00987CA0" w:rsidRPr="009473CC">
        <w:rPr>
          <w:rStyle w:val="md-plain"/>
        </w:rPr>
        <w:t>η</w:t>
      </w:r>
      <w:r w:rsidR="003A20D5" w:rsidRPr="009473CC">
        <w:rPr>
          <w:rFonts w:cs="Times New Roman (Body CS)"/>
          <w:vertAlign w:val="superscript"/>
        </w:rPr>
        <w:t>2</w:t>
      </w:r>
      <w:r w:rsidR="00987CA0" w:rsidRPr="009473CC">
        <w:rPr>
          <w:rStyle w:val="md-plain"/>
        </w:rPr>
        <w:t xml:space="preserve"> </w:t>
      </w:r>
      <w:r w:rsidR="003F0065" w:rsidRPr="009473CC">
        <w:rPr>
          <w:rStyle w:val="md-plain"/>
        </w:rPr>
        <w:t>=</w:t>
      </w:r>
      <w:r w:rsidR="00987CA0" w:rsidRPr="009473CC">
        <w:rPr>
          <w:rStyle w:val="md-plain"/>
        </w:rPr>
        <w:t xml:space="preserve"> 0.0</w:t>
      </w:r>
      <w:r w:rsidR="003F0065" w:rsidRPr="009473CC">
        <w:rPr>
          <w:rStyle w:val="md-plain"/>
        </w:rPr>
        <w:t>1</w:t>
      </w:r>
      <w:r w:rsidR="005D1FA4" w:rsidRPr="009473CC">
        <w:t>, 9</w:t>
      </w:r>
      <w:r w:rsidR="00CB174A" w:rsidRPr="009473CC">
        <w:t>0</w:t>
      </w:r>
      <w:r w:rsidR="005D1FA4" w:rsidRPr="009473CC">
        <w:t>% CI [</w:t>
      </w:r>
      <w:r w:rsidR="004C0348" w:rsidRPr="009473CC">
        <w:t>0.00</w:t>
      </w:r>
      <w:r w:rsidR="005D1FA4" w:rsidRPr="009473CC">
        <w:t xml:space="preserve">, </w:t>
      </w:r>
      <w:r w:rsidR="004C0348" w:rsidRPr="009473CC">
        <w:t>0.06</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rPr>
          <w:rStyle w:val="md-plain"/>
        </w:rPr>
        <w:t xml:space="preserve"> </w:t>
      </w:r>
      <w:r w:rsidR="003F0065" w:rsidRPr="009473CC">
        <w:rPr>
          <w:rStyle w:val="md-plain"/>
        </w:rPr>
        <w:t>&lt;</w:t>
      </w:r>
      <w:r w:rsidR="00987CA0" w:rsidRPr="009473CC">
        <w:rPr>
          <w:rStyle w:val="md-plain"/>
        </w:rPr>
        <w:t xml:space="preserve"> 0.0</w:t>
      </w:r>
      <w:r w:rsidR="00876582" w:rsidRPr="009473CC">
        <w:rPr>
          <w:rStyle w:val="md-plain"/>
        </w:rPr>
        <w:t>1</w:t>
      </w:r>
      <w:r w:rsidR="005D1FA4" w:rsidRPr="009473CC">
        <w:t>, 9</w:t>
      </w:r>
      <w:r w:rsidR="00CB174A" w:rsidRPr="009473CC">
        <w:t>0</w:t>
      </w:r>
      <w:r w:rsidR="005D1FA4" w:rsidRPr="009473CC">
        <w:t>% CI [</w:t>
      </w:r>
      <w:r w:rsidR="002B5017" w:rsidRPr="009473CC">
        <w:t>0.00</w:t>
      </w:r>
      <w:r w:rsidR="005D1FA4" w:rsidRPr="009473CC">
        <w:t xml:space="preserve">, </w:t>
      </w:r>
      <w:r w:rsidR="002B5017" w:rsidRPr="009473CC">
        <w:t>0.01</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rPr>
          <w:rStyle w:val="md-plain"/>
        </w:rPr>
        <w:t xml:space="preserve"> &lt; 0.01</w:t>
      </w:r>
      <w:r w:rsidR="005D1FA4" w:rsidRPr="009473CC">
        <w:t>, 9</w:t>
      </w:r>
      <w:r w:rsidR="00CB174A" w:rsidRPr="009473CC">
        <w:t>0</w:t>
      </w:r>
      <w:r w:rsidR="005D1FA4" w:rsidRPr="009473CC">
        <w:t>% CI [</w:t>
      </w:r>
      <w:r w:rsidR="00554FCC" w:rsidRPr="009473CC">
        <w:t>0.00</w:t>
      </w:r>
      <w:r w:rsidR="005D1FA4" w:rsidRPr="009473CC">
        <w:t xml:space="preserve">, </w:t>
      </w:r>
      <w:r w:rsidR="00554FCC" w:rsidRPr="009473CC">
        <w:t>&lt; 0.01</w:t>
      </w:r>
      <w:r w:rsidR="005D1FA4" w:rsidRPr="009473CC">
        <w:t>]</w:t>
      </w:r>
      <w:r w:rsidR="00987CA0" w:rsidRPr="009473CC">
        <w:t xml:space="preserve">, </w:t>
      </w:r>
      <w:r w:rsidR="00460584" w:rsidRPr="009473CC">
        <w:t xml:space="preserve">or their interaction effect, </w:t>
      </w:r>
      <w:r w:rsidR="00B16299" w:rsidRPr="009473CC">
        <w:rPr>
          <w:i/>
        </w:rPr>
        <w:t>F</w:t>
      </w:r>
      <w:r w:rsidR="00B16299" w:rsidRPr="009473CC">
        <w:t>(3, 1434) = 0.99,</w:t>
      </w:r>
      <w:r w:rsidR="00B16299" w:rsidRPr="009473CC">
        <w:rPr>
          <w:i/>
        </w:rPr>
        <w:t xml:space="preserve"> p</w:t>
      </w:r>
      <w:r w:rsidR="00B16299" w:rsidRPr="009473CC">
        <w:t xml:space="preserve"> = .394</w:t>
      </w:r>
      <w:r w:rsidR="00987CA0" w:rsidRPr="009473CC">
        <w:t>, η</w:t>
      </w:r>
      <w:r w:rsidR="003A20D5" w:rsidRPr="009473CC">
        <w:rPr>
          <w:rFonts w:cs="Times New Roman (Body CS)"/>
          <w:vertAlign w:val="superscript"/>
        </w:rPr>
        <w:t>2</w:t>
      </w:r>
      <w:r w:rsidR="00987CA0" w:rsidRPr="009473CC">
        <w:t xml:space="preserve"> = 0.0</w:t>
      </w:r>
      <w:r w:rsidR="00EA0CA8" w:rsidRPr="009473CC">
        <w:t>4</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1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t xml:space="preserve"> </w:t>
      </w:r>
      <w:r w:rsidR="00B16299" w:rsidRPr="009473CC">
        <w:t>&lt;</w:t>
      </w:r>
      <w:r w:rsidR="00987CA0" w:rsidRPr="009473CC">
        <w:t xml:space="preserve"> 0.0</w:t>
      </w:r>
      <w:r w:rsidR="00B16299" w:rsidRPr="009473CC">
        <w:t>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t xml:space="preserve"> </w:t>
      </w:r>
      <w:r w:rsidR="00B16299" w:rsidRPr="009473CC">
        <w:t>&lt;</w:t>
      </w:r>
      <w:r w:rsidR="00987CA0" w:rsidRPr="009473CC">
        <w:t xml:space="preserve"> 0.0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460584" w:rsidRPr="009473CC">
        <w:t xml:space="preserve">. </w:t>
      </w:r>
      <w:r w:rsidR="001644C7" w:rsidRPr="009473CC">
        <w:t>Bayes</w:t>
      </w:r>
      <w:r w:rsidR="001644C7" w:rsidRPr="009462EB">
        <w:t xml:space="preserve"> Factor</w:t>
      </w:r>
      <w:r w:rsidR="00460584" w:rsidRPr="009462EB">
        <w:t>s</w:t>
      </w:r>
      <w:r w:rsidR="001644C7" w:rsidRPr="009462EB">
        <w:t xml:space="preserve"> provided extreme evidence for trial type (BF</w:t>
      </w:r>
      <w:r w:rsidR="00C75FE9" w:rsidRPr="009462EB">
        <w:rPr>
          <w:vertAlign w:val="subscript"/>
        </w:rPr>
        <w:t>10</w:t>
      </w:r>
      <w:r w:rsidR="001644C7" w:rsidRPr="009462EB">
        <w:rPr>
          <w:vertAlign w:val="subscript"/>
        </w:rPr>
        <w:t xml:space="preserve"> </w:t>
      </w:r>
      <w:r w:rsidR="00424241" w:rsidRPr="009462EB">
        <w:t>&gt; 1000</w:t>
      </w:r>
      <w:r w:rsidR="001644C7" w:rsidRPr="009462EB">
        <w:t xml:space="preserve">), </w:t>
      </w:r>
      <w:r w:rsidR="00773906" w:rsidRPr="009462EB">
        <w:t>moderate</w:t>
      </w:r>
      <w:r w:rsidR="0039652D" w:rsidRPr="009462EB">
        <w:t xml:space="preserve"> evidence against stimuli type (BF</w:t>
      </w:r>
      <w:r w:rsidR="00C75FE9" w:rsidRPr="009462EB">
        <w:rPr>
          <w:vertAlign w:val="subscript"/>
        </w:rPr>
        <w:t>10</w:t>
      </w:r>
      <w:r w:rsidR="0039652D" w:rsidRPr="009462EB">
        <w:rPr>
          <w:vertAlign w:val="subscript"/>
        </w:rPr>
        <w:t xml:space="preserve"> </w:t>
      </w:r>
      <w:r w:rsidR="0039652D" w:rsidRPr="009462EB">
        <w:t>= 0.1</w:t>
      </w:r>
      <w:r w:rsidR="00CA1417" w:rsidRPr="009462EB">
        <w:t>8</w:t>
      </w:r>
      <w:r w:rsidR="00730013" w:rsidRPr="009462EB">
        <w:t>)</w:t>
      </w:r>
      <w:r w:rsidR="008C08BA" w:rsidRPr="009462EB">
        <w:t xml:space="preserve">, and </w:t>
      </w:r>
      <w:r w:rsidR="00773906" w:rsidRPr="009462EB">
        <w:t>strong</w:t>
      </w:r>
      <w:r w:rsidR="008C08BA" w:rsidRPr="009462EB">
        <w:t xml:space="preserve"> evidence against the interaction effect (BF</w:t>
      </w:r>
      <w:r w:rsidR="00C75FE9" w:rsidRPr="009462EB">
        <w:rPr>
          <w:vertAlign w:val="subscript"/>
        </w:rPr>
        <w:t>10</w:t>
      </w:r>
      <w:r w:rsidR="008C08BA" w:rsidRPr="009462EB">
        <w:rPr>
          <w:vertAlign w:val="subscript"/>
        </w:rPr>
        <w:t xml:space="preserve"> </w:t>
      </w:r>
      <w:r w:rsidR="008C08BA" w:rsidRPr="009462EB">
        <w:t>= 0.</w:t>
      </w:r>
      <w:r w:rsidR="00CA1417" w:rsidRPr="009462EB">
        <w:t>09</w:t>
      </w:r>
      <w:r w:rsidR="008C08BA" w:rsidRPr="009462EB">
        <w:t>)</w:t>
      </w:r>
      <w:r w:rsidR="00730013" w:rsidRPr="009462EB">
        <w:t>.</w:t>
      </w:r>
      <w:r w:rsidR="001644C7" w:rsidRPr="009462EB">
        <w:t xml:space="preserve"> Results suggested that</w:t>
      </w:r>
      <w:r w:rsidR="00291CAF" w:rsidRPr="009462EB">
        <w:t>, given available data, there is reason to believe that a similar generic IRAP pattern emerges regardless whether the concept words employed in the task are from known domains (e.g., race, religion) or unknown non-words</w:t>
      </w:r>
      <w:r w:rsidR="001644C7" w:rsidRPr="009462EB">
        <w:t xml:space="preserve">. </w:t>
      </w:r>
      <w:r w:rsidR="00291CAF" w:rsidRPr="009462EB">
        <w:t>The generic pattern among IRAP effects</w:t>
      </w:r>
      <w:r w:rsidR="00DB4E8A" w:rsidRPr="009462EB">
        <w:t xml:space="preserve">, even among </w:t>
      </w:r>
      <w:r w:rsidR="00291CAF" w:rsidRPr="009462EB">
        <w:t>non-word</w:t>
      </w:r>
      <w:r w:rsidR="00DB4E8A" w:rsidRPr="009462EB">
        <w:t xml:space="preserve"> stimuli, is</w:t>
      </w:r>
      <w:r w:rsidR="00291CAF" w:rsidRPr="009462EB">
        <w:t xml:space="preserve"> illustrated in Figure </w:t>
      </w:r>
      <w:r w:rsidR="000A73A9" w:rsidRPr="009462EB">
        <w:t>1</w:t>
      </w:r>
      <w:r w:rsidR="00291CAF" w:rsidRPr="009462EB">
        <w:t xml:space="preserve"> (lower panel).</w:t>
      </w:r>
    </w:p>
    <w:p w14:paraId="3319EF01" w14:textId="0CD7F4D2" w:rsidR="00DD0916" w:rsidRPr="009462EB" w:rsidRDefault="004D44D8" w:rsidP="00E76432">
      <w:pPr>
        <w:pStyle w:val="Heading1"/>
      </w:pPr>
      <w:r w:rsidRPr="009462EB">
        <w:t>D</w:t>
      </w:r>
      <w:r w:rsidR="00DD0916" w:rsidRPr="009462EB">
        <w:t>iscussion</w:t>
      </w:r>
    </w:p>
    <w:p w14:paraId="314F4091" w14:textId="77777777" w:rsidR="003D33C1" w:rsidRPr="009462EB" w:rsidRDefault="00243DB0" w:rsidP="000121DE">
      <w:r w:rsidRPr="009462EB">
        <w:t xml:space="preserve">Both hypothesis testing methods and effect sizes support the conclusion that IRAP effects are predominantly driven by a generic pattern among the trial-types rather than the domains being assessed. The IRAP is therefore relatively insensitive the attitudes or learning </w:t>
      </w:r>
      <w:r w:rsidRPr="009462EB">
        <w:rPr>
          <w:color w:val="000000" w:themeColor="text1"/>
        </w:rPr>
        <w:t>histories that it is intended to assess.</w:t>
      </w:r>
      <w:r w:rsidR="00FF51F5" w:rsidRPr="009462EB">
        <w:rPr>
          <w:color w:val="000000" w:themeColor="text1"/>
        </w:rPr>
        <w:t xml:space="preserve"> Due to our far larger sample size and variety of domains, results also shed light on the </w:t>
      </w:r>
      <w:r w:rsidR="00FF51F5" w:rsidRPr="009462EB">
        <w:t xml:space="preserve">nature of the effect: the generic pattern appears to take the form of a specific pattern among the trial-types (see Figure 1). </w:t>
      </w:r>
      <w:r w:rsidR="00495E38" w:rsidRPr="009462EB">
        <w:rPr>
          <w:color w:val="000000" w:themeColor="text1"/>
        </w:rPr>
        <w:t xml:space="preserve">In behavioural terms, the category stimuli exert relatively weak stimulus control over the relative speed of responses relative to other, likely less 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w:t>
      </w:r>
      <w:r w:rsidR="00FF51F5" w:rsidRPr="009462EB">
        <w:t xml:space="preserve">to the level of analysis used by a researcher, whether represenationalist (e.g., that IRAP effects can be used to measures implicit attitudes or associations in memory, etc.) or functional analytic-abstractive </w:t>
      </w:r>
      <w:r w:rsidR="00FB5140">
        <w:t>(</w:t>
      </w:r>
      <w:r w:rsidR="00FB5140" w:rsidRPr="009462EB">
        <w:t xml:space="preserve">e.g., in terms of relational responding or other concepts developed within Relational Frame </w:t>
      </w:r>
      <w:r w:rsidR="003D33C1" w:rsidRPr="009462EB">
        <w:t xml:space="preserve">Theory; see </w:t>
      </w:r>
      <w:r w:rsidR="003D33C1" w:rsidRPr="009462EB">
        <w:fldChar w:fldCharType="begin"/>
      </w:r>
      <w:r w:rsidR="003D33C1">
        <w:instrText xml:space="preserve"> ADDIN ZOTERO_ITEM CSL_CITATION {"citationID":"IEWWCUOA","properties":{"formattedCitation":"(Barnes-Holmes &amp; Hussey, 2016; Hughes et al., 2011, 2012)","plainCitation":"(Barnes-Holmes &amp; Hussey, 2016; Hughes et al., 2011, 2012)","dontUpdate":true,"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3D33C1" w:rsidRPr="009462EB">
        <w:fldChar w:fldCharType="separate"/>
      </w:r>
      <w:r w:rsidR="003D33C1">
        <w:t>Barnes-Holmes &amp; Hussey, 2016; Hughes et al., 2011, 2012)</w:t>
      </w:r>
      <w:r w:rsidR="003D33C1" w:rsidRPr="009462EB">
        <w:fldChar w:fldCharType="end"/>
      </w:r>
      <w:r w:rsidR="003D33C1" w:rsidRPr="009462EB">
        <w:t xml:space="preserve">. </w:t>
      </w:r>
    </w:p>
    <w:p w14:paraId="486CC9A6" w14:textId="700BA7B1" w:rsidR="003D33C1" w:rsidRDefault="003D33C1" w:rsidP="003D33C1">
      <w:r w:rsidRPr="009462EB">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9462EB">
        <w:rPr>
          <w:i/>
        </w:rPr>
        <w:t>explanans</w:t>
      </w:r>
      <w:r w:rsidRPr="009462EB">
        <w:t xml:space="preserve">) rather than in order to investigate behaviour within the IRAP itself </w:t>
      </w:r>
      <w:r w:rsidR="004D5788" w:rsidRPr="009462EB">
        <w:rPr>
          <w:rFonts w:cs="CMU Serif Roman"/>
        </w:rPr>
        <w:t>(i.e., where behaviour within the IRAP represents the thing to be explained</w:t>
      </w:r>
      <w:r w:rsidR="004D5788">
        <w:rPr>
          <w:rFonts w:cs="CMU Serif Roman"/>
        </w:rPr>
        <w:t xml:space="preserve">: </w:t>
      </w:r>
      <w:r w:rsidR="004D5788" w:rsidRPr="004D5788">
        <w:rPr>
          <w:rFonts w:cs="CMU Serif Roman"/>
          <w:i/>
        </w:rPr>
        <w:t>the explanandum</w:t>
      </w:r>
      <w:r w:rsidR="004D5788">
        <w:rPr>
          <w:rFonts w:cs="CMU Serif Roman"/>
        </w:rPr>
        <w:t>)</w:t>
      </w:r>
      <w:r w:rsidR="004D5788" w:rsidRPr="009462EB">
        <w:rPr>
          <w:rFonts w:cs="CMU Serif Roman"/>
        </w:rPr>
        <w:t>, although exceptions do exist</w:t>
      </w:r>
      <w:r w:rsidR="004D5788">
        <w:rPr>
          <w:rFonts w:cs="CMU Serif Roman"/>
        </w:rPr>
        <w:t xml:space="preserve"> </w:t>
      </w:r>
      <w:r w:rsidRPr="009462EB">
        <w:fldChar w:fldCharType="begin"/>
      </w:r>
      <w:r w:rsidR="004D5788">
        <w:instrText xml:space="preserve"> ADDIN ZOTERO_ITEM CSL_CITATION {"citationID":"3I0rnttR","properties":{"formattedCitation":"(Finn et al., 2018, 2018; O\\uc0\\u8217{}Shea et al., 2016)","plainCitation":"(Finn et al., 2018, 2018; O’Shea et al., 2016)","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9462EB">
        <w:fldChar w:fldCharType="separate"/>
      </w:r>
      <w:r w:rsidR="004D5788" w:rsidRPr="004D5788">
        <w:rPr>
          <w:rFonts w:cs="CMU Serif Roman"/>
        </w:rPr>
        <w:t>(Finn et al., 2018, 2018; O’Shea et al., 2016)</w:t>
      </w:r>
      <w:r w:rsidRPr="009462EB">
        <w:fldChar w:fldCharType="end"/>
      </w:r>
      <w:r w:rsidR="00C36C18" w:rsidRPr="009462EB">
        <w:rPr>
          <w:rFonts w:cs="CMU Serif Roman"/>
        </w:rPr>
        <w:t xml:space="preserve">(i.e., where behaviour within the IRAP represents the thing to be explained: the </w:t>
      </w:r>
      <w:r w:rsidR="00C36C18" w:rsidRPr="00C36C18">
        <w:rPr>
          <w:rFonts w:cs="CMU Serif Roman"/>
          <w:i/>
          <w:iCs/>
        </w:rPr>
        <w:t>explanandum</w:t>
      </w:r>
      <w:r w:rsidR="00C36C18" w:rsidRPr="009462EB">
        <w:rPr>
          <w:rFonts w:cs="CMU Serif Roman"/>
        </w:rPr>
        <w:t>), although exceptions do exist</w:t>
      </w:r>
      <w:r w:rsidR="00C36C18">
        <w:t xml:space="preserve"> </w:t>
      </w:r>
      <w:r w:rsidRPr="009462EB">
        <w:t>. In the IRAP’s modal use-case, the presence of a generic pattern is likely to either represent a strong barrier to the task being useful to their goals. Or, more worryingly, the generic pattern may cause researchers to make invalid inferences, by misattributing the presence of IRAP effects to attitudes or learning histories when they are instead merely instances of the generic pattern. For example, Hussey</w:t>
      </w:r>
      <w:r>
        <w:t>, Daly,</w:t>
      </w:r>
      <w:r w:rsidRPr="009462EB">
        <w:t xml:space="preserve"> et al. </w:t>
      </w:r>
      <w:r w:rsidRPr="009462EB">
        <w:fldChar w:fldCharType="begin"/>
      </w:r>
      <w:r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9462EB">
        <w:fldChar w:fldCharType="separate"/>
      </w:r>
      <w:r w:rsidRPr="009462EB">
        <w:t>(2015)</w:t>
      </w:r>
      <w:r w:rsidRPr="009462EB">
        <w:fldChar w:fldCharType="end"/>
      </w:r>
      <w:r w:rsidRPr="009462EB">
        <w:t xml:space="preserve"> concluded that normative participants demonstrated counter 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49F9BDC6" w14:textId="77777777" w:rsidR="003D33C1" w:rsidRPr="009462EB" w:rsidRDefault="003D33C1" w:rsidP="003D33C1">
      <w:pPr>
        <w:pStyle w:val="Heading2"/>
      </w:pPr>
      <w:r w:rsidRPr="009462EB">
        <w:t>Implications for the validity of conclusions in the published literature</w:t>
      </w:r>
    </w:p>
    <w:p w14:paraId="48554C62" w14:textId="47F4449E" w:rsidR="00FB5140" w:rsidRDefault="003D33C1" w:rsidP="00123FBD">
      <w:r w:rsidRPr="009462EB">
        <w:t xml:space="preserve">The existence of a generic pattern has significant implications for how the results of past and future IRAP studies should be interpreted. Indeed, many of the conclusions made in the published literature may be undermined or invalidated.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9462EB">
        <w:rPr>
          <w:i/>
        </w:rPr>
        <w:t>D</w:t>
      </w:r>
      <w:r w:rsidRPr="009462EB">
        <w:t xml:space="preserve"> scores that are significantly different from zero – cannot be equated with evidence of implicit attitudes (i.e., cognitive abstractions) or learning histories involving the category stimuli (i.e., behavioural abstractions). Analyses that treat </w:t>
      </w:r>
      <w:r w:rsidRPr="009462EB">
        <w:rPr>
          <w:i/>
        </w:rPr>
        <w:t>D</w:t>
      </w:r>
      <w:r w:rsidRPr="009462EB">
        <w:t xml:space="preserve"> = zero point as a reference </w:t>
      </w:r>
    </w:p>
    <w:p w14:paraId="0B60297E" w14:textId="77777777" w:rsidR="00FB5140" w:rsidRDefault="00FB5140" w:rsidP="00FB5140"/>
    <w:p w14:paraId="3DF65E75" w14:textId="77777777" w:rsidR="00A438E0" w:rsidRDefault="00A438E0" w:rsidP="00FB5140">
      <w:pPr>
        <w:ind w:firstLine="0"/>
        <w:sectPr w:rsidR="00A438E0" w:rsidSect="00E04CBF">
          <w:type w:val="continuous"/>
          <w:pgSz w:w="11900" w:h="16840" w:code="9"/>
          <w:pgMar w:top="1440" w:right="1440" w:bottom="1440" w:left="1440" w:header="720" w:footer="720" w:gutter="0"/>
          <w:cols w:num="2" w:space="360"/>
          <w:titlePg/>
          <w:docGrid w:linePitch="360"/>
        </w:sectPr>
      </w:pPr>
    </w:p>
    <w:p w14:paraId="46B05B71" w14:textId="47F4449E" w:rsidR="00A438E0" w:rsidRPr="001A4715" w:rsidRDefault="00A438E0" w:rsidP="00FC03C2">
      <w:pPr>
        <w:ind w:firstLine="0"/>
        <w:jc w:val="center"/>
        <w:rPr>
          <w:color w:val="FF0000"/>
        </w:rPr>
      </w:pPr>
      <w:r w:rsidRPr="001A4715">
        <w:rPr>
          <w:noProof/>
          <w:color w:val="FF0000"/>
        </w:rPr>
        <w:lastRenderedPageBreak/>
        <w:drawing>
          <wp:inline distT="0" distB="0" distL="0" distR="0" wp14:anchorId="7BC9BB4E" wp14:editId="2D8A4C50">
            <wp:extent cx="4533900" cy="302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2.pdf"/>
                    <pic:cNvPicPr/>
                  </pic:nvPicPr>
                  <pic:blipFill>
                    <a:blip r:embed="rId15"/>
                    <a:stretch>
                      <a:fillRect/>
                    </a:stretch>
                  </pic:blipFill>
                  <pic:spPr>
                    <a:xfrm>
                      <a:off x="0" y="0"/>
                      <a:ext cx="4533900" cy="3022600"/>
                    </a:xfrm>
                    <a:prstGeom prst="rect">
                      <a:avLst/>
                    </a:prstGeom>
                  </pic:spPr>
                </pic:pic>
              </a:graphicData>
            </a:graphic>
          </wp:inline>
        </w:drawing>
      </w:r>
    </w:p>
    <w:p w14:paraId="76B0E839" w14:textId="77777777" w:rsidR="00A438E0" w:rsidRPr="001A4715" w:rsidRDefault="00A438E0" w:rsidP="00A438E0">
      <w:pPr>
        <w:ind w:firstLine="0"/>
        <w:rPr>
          <w:color w:val="000000" w:themeColor="text1"/>
        </w:rPr>
      </w:pPr>
      <w:r w:rsidRPr="001A4715">
        <w:rPr>
          <w:b/>
          <w:color w:val="000000" w:themeColor="text1"/>
        </w:rPr>
        <w:t>Figure 2.</w:t>
      </w:r>
      <w:r w:rsidRPr="001A4715">
        <w:rPr>
          <w:color w:val="000000" w:themeColor="text1"/>
        </w:rPr>
        <w:t xml:space="preserve"> Comparisons that would produce valid versus invalid domain-level conclusions on a hypothetical IRAP.</w:t>
      </w:r>
    </w:p>
    <w:p w14:paraId="4E49C2D1" w14:textId="6A4A42ED" w:rsidR="00A438E0" w:rsidRDefault="00A438E0" w:rsidP="00FB5140">
      <w:pPr>
        <w:ind w:firstLine="0"/>
      </w:pPr>
    </w:p>
    <w:p w14:paraId="34C08A99" w14:textId="77777777" w:rsidR="00A438E0" w:rsidRDefault="00A438E0" w:rsidP="00FB5140">
      <w:pPr>
        <w:ind w:firstLine="0"/>
      </w:pPr>
    </w:p>
    <w:p w14:paraId="2129C4CD" w14:textId="77777777" w:rsidR="00A438E0" w:rsidRDefault="00A438E0" w:rsidP="00FB5140">
      <w:pPr>
        <w:ind w:firstLine="0"/>
        <w:sectPr w:rsidR="00A438E0" w:rsidSect="00A438E0">
          <w:type w:val="continuous"/>
          <w:pgSz w:w="11900" w:h="16840" w:code="9"/>
          <w:pgMar w:top="1440" w:right="1440" w:bottom="1440" w:left="1440" w:header="720" w:footer="720" w:gutter="0"/>
          <w:cols w:space="360"/>
          <w:titlePg/>
          <w:docGrid w:linePitch="360"/>
        </w:sectPr>
      </w:pPr>
    </w:p>
    <w:p w14:paraId="48620A55" w14:textId="10AD5B81" w:rsidR="003D33C1" w:rsidRDefault="003D33C1" w:rsidP="003D33C1">
      <w:pPr>
        <w:ind w:firstLine="0"/>
      </w:pPr>
      <w:r w:rsidRPr="009462EB">
        <w:t xml:space="preserve">point, even tacitly, will therefore produce false or invalid domain level inferences. Somewhat unfortunately, this </w:t>
      </w:r>
      <w:r w:rsidR="00155C94" w:rsidRPr="009462EB">
        <w:t>c</w:t>
      </w:r>
      <w:r w:rsidR="00783FBE" w:rsidRPr="009462EB">
        <w:t>oncern</w:t>
      </w:r>
      <w:r w:rsidRPr="009462EB">
        <w:t xml:space="preserve"> about the validity of conclusions when the zero point is treated as meaningful have been around as long as the IRAP itself </w:t>
      </w:r>
      <w:r w:rsidRPr="009462EB">
        <w:fldChar w:fldCharType="begin"/>
      </w:r>
      <w:r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Pr="009462EB">
        <w:fldChar w:fldCharType="separate"/>
      </w:r>
      <w:r w:rsidRPr="009462EB">
        <w:t>(Blanton &amp; Jaccard, 2006)</w:t>
      </w:r>
      <w:r w:rsidRPr="009462EB">
        <w:fldChar w:fldCharType="end"/>
      </w:r>
      <w:r w:rsidRPr="009462EB">
        <w:t>. However, these have previously been conceptual arguments, where the current work is empirical.</w:t>
      </w:r>
    </w:p>
    <w:p w14:paraId="2DCB4CE1" w14:textId="659C1683" w:rsidR="00F06154" w:rsidRPr="00F06154" w:rsidRDefault="00783FBE" w:rsidP="00E76432">
      <w:pPr>
        <w:rPr>
          <w:color w:val="000000" w:themeColor="text1"/>
        </w:rPr>
      </w:pPr>
      <w:r w:rsidRPr="009462EB">
        <w:t xml:space="preserve">In order to explicate which specific types of analyses and conclusions are impacted by the presence of the generic pattern among IRAP effects, </w:t>
      </w:r>
      <w:r w:rsidR="0046536F" w:rsidRPr="009462EB">
        <w:t xml:space="preserve">we </w:t>
      </w:r>
      <w:r w:rsidRPr="009462EB">
        <w:t xml:space="preserve">discuss each </w:t>
      </w:r>
      <w:r w:rsidR="006D3392">
        <w:t>of</w:t>
      </w:r>
      <w:r w:rsidRPr="009462EB">
        <w:t xml:space="preserve">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BC18CF" w:rsidRPr="009462EB">
        <w:rPr>
          <w:color w:val="000000" w:themeColor="text1"/>
        </w:rPr>
        <w:t>2</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728364B9" w14:textId="4919DF7D" w:rsidR="00DD0916" w:rsidRPr="009462EB" w:rsidRDefault="00CE6DD3" w:rsidP="00E76432">
      <w:r w:rsidRPr="009462EB">
        <w:t>It is useful to unpack the example comparisons made in Figure 2 in detail in order to understand the</w:t>
      </w:r>
      <w:r w:rsidR="00603900" w:rsidRPr="009462EB">
        <w:t xml:space="preserve"> validity of</w:t>
      </w:r>
      <w:r w:rsidRPr="009462EB">
        <w:t xml:space="preserve"> </w:t>
      </w:r>
      <w:r w:rsidR="00603900" w:rsidRPr="009462EB">
        <w:t xml:space="preserve">their </w:t>
      </w:r>
      <w:r w:rsidRPr="009462EB">
        <w:t xml:space="preserve">domain level conclusions. </w:t>
      </w:r>
      <w:r w:rsidR="00E33226" w:rsidRPr="009462EB">
        <w:t>In the case of the comparison</w:t>
      </w:r>
      <w:r w:rsidR="00E23DEF" w:rsidRPr="009462EB">
        <w:t xml:space="preserve"> </w:t>
      </w:r>
      <w:r w:rsidR="00E33226" w:rsidRPr="009462EB">
        <w:t xml:space="preserve">labelled </w:t>
      </w:r>
      <w:r w:rsidR="00DD0916" w:rsidRPr="009462EB">
        <w:t>(a)</w:t>
      </w:r>
      <w:r w:rsidR="00E33226" w:rsidRPr="009462EB">
        <w:t xml:space="preserve">, </w:t>
      </w:r>
      <w:r w:rsidR="00FA1C86" w:rsidRPr="009462EB">
        <w:t>a</w:t>
      </w:r>
      <w:r w:rsidR="00E33226" w:rsidRPr="009462EB">
        <w:t xml:space="preserve"> researcher might </w:t>
      </w:r>
      <w:r w:rsidR="00FA1C86" w:rsidRPr="009462EB">
        <w:t>observe</w:t>
      </w:r>
      <w:r w:rsidR="00E33226" w:rsidRPr="009462EB">
        <w:t xml:space="preserve"> that the ‘White people – positive’ trial type show</w:t>
      </w:r>
      <w:r w:rsidR="00FA1C86" w:rsidRPr="009462EB">
        <w:t>ed</w:t>
      </w:r>
      <w:r w:rsidR="00E33226" w:rsidRPr="009462EB">
        <w:t xml:space="preserve"> an effect that </w:t>
      </w:r>
      <w:r w:rsidR="00FA1C86" w:rsidRPr="009462EB">
        <w:t>wa</w:t>
      </w:r>
      <w:r w:rsidR="00E33226" w:rsidRPr="009462EB">
        <w:t xml:space="preserve">s significantly greater than zero (e.g., using a one-sample </w:t>
      </w:r>
      <w:r w:rsidR="00E33226" w:rsidRPr="009462EB">
        <w:rPr>
          <w:i/>
        </w:rPr>
        <w:t>t</w:t>
      </w:r>
      <w:r w:rsidR="00E33226" w:rsidRPr="009462EB">
        <w:t xml:space="preserve"> test). While it is indeed correct to describe the group as having demonstrated a non-zero IRAP effect here, it would be invalid to interpret this as evidence of a domain-specific effect. For example, the conclusion that </w:t>
      </w:r>
      <w:r w:rsidR="00DD0916" w:rsidRPr="009462EB">
        <w:t>“</w:t>
      </w:r>
      <w:r w:rsidR="00E33226" w:rsidRPr="009462EB">
        <w:t xml:space="preserve">the sample evaluated White people positively”, or </w:t>
      </w:r>
      <w:r w:rsidR="009D3AC1" w:rsidRPr="009462EB">
        <w:t xml:space="preserve">other </w:t>
      </w:r>
      <w:r w:rsidR="00E33226" w:rsidRPr="009462EB">
        <w:t>similar</w:t>
      </w:r>
      <w:r w:rsidR="009D3AC1" w:rsidRPr="009462EB">
        <w:t xml:space="preserve"> conclusions</w:t>
      </w:r>
      <w:r w:rsidR="00E33226" w:rsidRPr="009462EB">
        <w:t>, would be invalid</w:t>
      </w:r>
      <w:r w:rsidR="009D3AC1" w:rsidRPr="009462EB">
        <w:t xml:space="preserve"> because this particular IRAP effect</w:t>
      </w:r>
      <w:r w:rsidR="00DD0916" w:rsidRPr="009462EB">
        <w:t xml:space="preserve"> </w:t>
      </w:r>
      <w:r w:rsidR="009D3AC1" w:rsidRPr="009462EB">
        <w:t xml:space="preserve">would likely </w:t>
      </w:r>
      <w:r w:rsidR="009D3AC1" w:rsidRPr="009462EB">
        <w:t xml:space="preserve">be generated regardless of what category stimuli were used. That is, our understanding of the generic pattern </w:t>
      </w:r>
      <w:r w:rsidR="00A932C6">
        <w:t xml:space="preserve">implies </w:t>
      </w:r>
      <w:r w:rsidR="009D3AC1" w:rsidRPr="009462EB">
        <w:t>that</w:t>
      </w:r>
      <w:r w:rsidR="00C60E38">
        <w:t xml:space="preserve"> </w:t>
      </w:r>
      <w:r w:rsidR="009D3AC1" w:rsidRPr="009462EB">
        <w:t>th</w:t>
      </w:r>
      <w:r w:rsidR="00C60E38">
        <w:t>e</w:t>
      </w:r>
      <w:r w:rsidR="009D3AC1" w:rsidRPr="009462EB">
        <w:t xml:space="preserve"> effect in our hypothetical study likely has little to do with the stimulus category ‘White people’</w:t>
      </w:r>
      <w:r w:rsidR="00CC5240" w:rsidRPr="009462EB">
        <w:t xml:space="preserve">, and therefore no conclusions regarding participants evaluations of </w:t>
      </w:r>
      <w:r w:rsidR="00182E37" w:rsidRPr="009462EB">
        <w:t>‘</w:t>
      </w:r>
      <w:r w:rsidR="00CC5240" w:rsidRPr="009462EB">
        <w:t>White people</w:t>
      </w:r>
      <w:r w:rsidR="00182E37" w:rsidRPr="009462EB">
        <w:t>’</w:t>
      </w:r>
      <w:r w:rsidR="00CC5240" w:rsidRPr="009462EB">
        <w:t xml:space="preserve"> should be made.</w:t>
      </w:r>
      <w:r w:rsidR="006F70C1" w:rsidRPr="009462EB">
        <w:t xml:space="preserve"> In general, </w:t>
      </w:r>
      <w:r w:rsidR="00FC2796" w:rsidRPr="009462EB">
        <w:t xml:space="preserve">we therefore recommend that </w:t>
      </w:r>
      <w:r w:rsidR="006F70C1" w:rsidRPr="009462EB">
        <w:t xml:space="preserve">comparisons of </w:t>
      </w:r>
      <w:r w:rsidR="00DD0916" w:rsidRPr="009462EB">
        <w:t xml:space="preserve">IRAP </w:t>
      </w:r>
      <w:r w:rsidR="006F70C1" w:rsidRPr="009462EB">
        <w:rPr>
          <w:i/>
        </w:rPr>
        <w:t>D</w:t>
      </w:r>
      <w:r w:rsidR="006F70C1" w:rsidRPr="009462EB">
        <w:t xml:space="preserve"> scores </w:t>
      </w:r>
      <w:r w:rsidR="00DD0916" w:rsidRPr="009462EB">
        <w:t xml:space="preserve">against the zero point (e.g., via one sample </w:t>
      </w:r>
      <w:r w:rsidR="00DD0916" w:rsidRPr="009462EB">
        <w:rPr>
          <w:i/>
        </w:rPr>
        <w:t xml:space="preserve">t </w:t>
      </w:r>
      <w:r w:rsidR="00DD0916" w:rsidRPr="009462EB">
        <w:t>tests)</w:t>
      </w:r>
      <w:r w:rsidR="006F70C1" w:rsidRPr="009462EB">
        <w:t xml:space="preserve"> should be avoided</w:t>
      </w:r>
      <w:r w:rsidR="00E1763E" w:rsidRPr="009462EB">
        <w:t xml:space="preserve"> when attempting to make </w:t>
      </w:r>
      <w:r w:rsidR="00F60AA1" w:rsidRPr="009462EB">
        <w:t>conclusions about the domain being assessed</w:t>
      </w:r>
      <w:r w:rsidR="004F096C" w:rsidRPr="009462EB">
        <w:t xml:space="preserve"> </w:t>
      </w:r>
      <w:r w:rsidR="005730E0" w:rsidRPr="009462EB">
        <w:t>in</w:t>
      </w:r>
      <w:r w:rsidR="00D3562A" w:rsidRPr="009462EB">
        <w:t xml:space="preserve"> an</w:t>
      </w:r>
      <w:r w:rsidR="004F096C" w:rsidRPr="009462EB">
        <w:t xml:space="preserve"> IRAP.</w:t>
      </w:r>
    </w:p>
    <w:p w14:paraId="12F142F4" w14:textId="77777777" w:rsidR="006F44F0" w:rsidRDefault="008028A6" w:rsidP="00E76432">
      <w:pPr>
        <w:sectPr w:rsidR="006F44F0" w:rsidSect="00A438E0">
          <w:type w:val="continuous"/>
          <w:pgSz w:w="11900" w:h="16840" w:code="9"/>
          <w:pgMar w:top="1440" w:right="1440" w:bottom="1440" w:left="1440" w:header="720" w:footer="720" w:gutter="0"/>
          <w:cols w:num="2" w:space="360"/>
          <w:titlePg/>
          <w:docGrid w:linePitch="360"/>
        </w:sectPr>
      </w:pPr>
      <w:r w:rsidRPr="009462EB">
        <w:t xml:space="preserve">For the comparison labelled </w:t>
      </w:r>
      <w:r w:rsidR="00DD0916" w:rsidRPr="009462EB">
        <w:t>(b)</w:t>
      </w:r>
      <w:r w:rsidRPr="009462EB">
        <w:t xml:space="preserve">, </w:t>
      </w:r>
      <w:r w:rsidR="00FA1C86" w:rsidRPr="009462EB">
        <w:t xml:space="preserve">a researcher might observe that the ‘Black people – negative’ trial type showed an effect that was significantly larger than the ‘Black people – positive’ trial type (e.g., using a paired samples </w:t>
      </w:r>
      <w:proofErr w:type="spellStart"/>
      <w:r w:rsidR="00FA1C86" w:rsidRPr="009462EB">
        <w:rPr>
          <w:i/>
        </w:rPr>
        <w:t>t</w:t>
      </w:r>
      <w:proofErr w:type="spellEnd"/>
      <w:r w:rsidR="00FA1C86" w:rsidRPr="009462EB">
        <w:t xml:space="preserve"> test). They might then make the domain level conclusion that ‘implicit negativity towards Black people is stronger than implicit positively towards them’. Although initially less obvious, this inference still </w:t>
      </w:r>
      <w:r w:rsidR="00D05C38" w:rsidRPr="009462EB">
        <w:t>relies</w:t>
      </w:r>
      <w:r w:rsidR="00FA1C86" w:rsidRPr="009462EB">
        <w:t xml:space="preserve"> on a common interpretation of the zero point between the two trial types (i.e., that </w:t>
      </w:r>
      <w:r w:rsidR="00FA1C86" w:rsidRPr="009462EB">
        <w:rPr>
          <w:i/>
        </w:rPr>
        <w:t>D</w:t>
      </w:r>
      <w:r w:rsidR="00FA1C86" w:rsidRPr="009462EB">
        <w:t xml:space="preserve"> = 0 has some shared domain-level meaning between trial types). However, the empirical data we presented earlier demonstrates that this is not the case, as the generic pattern takes the form of IRAP effects of different magnitudes between trial-types (see Figure 1). As such, this conclusions would also be invalid. </w:t>
      </w:r>
      <w:r w:rsidR="00FC2796" w:rsidRPr="009462EB">
        <w:t xml:space="preserve">In general, we therefore recommend that comparisons of IRAP </w:t>
      </w:r>
      <w:r w:rsidR="00FC2796" w:rsidRPr="009462EB">
        <w:rPr>
          <w:i/>
        </w:rPr>
        <w:t>D</w:t>
      </w:r>
      <w:r w:rsidR="00FC2796" w:rsidRPr="009462EB">
        <w:t xml:space="preserve"> scores between trial</w:t>
      </w:r>
      <w:bookmarkStart w:id="10" w:name="_GoBack"/>
      <w:bookmarkEnd w:id="10"/>
    </w:p>
    <w:p w14:paraId="4FA39139" w14:textId="440C621C" w:rsidR="00E55087" w:rsidRPr="001A4715" w:rsidRDefault="00E55087" w:rsidP="00E55087">
      <w:pPr>
        <w:ind w:firstLine="0"/>
      </w:pPr>
      <w:r w:rsidRPr="001A4715">
        <w:rPr>
          <w:b/>
        </w:rPr>
        <w:lastRenderedPageBreak/>
        <w:t>Table 2.</w:t>
      </w:r>
      <w:r w:rsidRPr="001A4715">
        <w:t xml:space="preserve"> </w:t>
      </w:r>
      <w:r w:rsidRPr="001A4715">
        <w:t xml:space="preserve">A description of </w:t>
      </w:r>
      <w:r w:rsidRPr="001A4715">
        <w:t xml:space="preserve">commonly-used methods of analysis for IRAP data, as well as the inferences which tend to be made on their basis. </w:t>
      </w:r>
    </w:p>
    <w:p w14:paraId="510727CD" w14:textId="77777777" w:rsidR="00E55087" w:rsidRPr="001A4715" w:rsidRDefault="00E55087" w:rsidP="00E55087">
      <w:pPr>
        <w:ind w:firstLine="0"/>
      </w:pPr>
    </w:p>
    <w:tbl>
      <w:tblPr>
        <w:tblW w:w="13013"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123"/>
      </w:tblGrid>
      <w:tr w:rsidR="00E55087" w:rsidRPr="001A4715" w14:paraId="3ADAD6AF" w14:textId="77777777" w:rsidTr="00D679A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1A8EB320" w14:textId="77777777" w:rsidR="00E55087" w:rsidRPr="001A4715" w:rsidRDefault="00E55087" w:rsidP="00D679A1">
            <w:pPr>
              <w:ind w:firstLine="0"/>
              <w:rPr>
                <w:sz w:val="16"/>
                <w:szCs w:val="16"/>
              </w:rPr>
            </w:pPr>
            <w:r w:rsidRPr="001A4715">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6F7A8952" w14:textId="77777777" w:rsidR="00E55087" w:rsidRPr="001A4715" w:rsidRDefault="00E55087" w:rsidP="00D679A1">
            <w:pPr>
              <w:ind w:firstLine="0"/>
              <w:rPr>
                <w:sz w:val="16"/>
                <w:szCs w:val="16"/>
              </w:rPr>
            </w:pPr>
            <w:r w:rsidRPr="001A4715">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4AF2FF8E" w14:textId="77777777" w:rsidR="00E55087" w:rsidRPr="001A4715" w:rsidRDefault="00E55087" w:rsidP="00D679A1">
            <w:pPr>
              <w:ind w:firstLine="0"/>
              <w:rPr>
                <w:sz w:val="16"/>
                <w:szCs w:val="16"/>
              </w:rPr>
            </w:pPr>
            <w:r w:rsidRPr="001A4715">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6742D2A9" w14:textId="77777777" w:rsidR="00E55087" w:rsidRPr="001A4715" w:rsidRDefault="00E55087" w:rsidP="00D679A1">
            <w:pPr>
              <w:ind w:firstLine="0"/>
              <w:rPr>
                <w:sz w:val="16"/>
                <w:szCs w:val="16"/>
              </w:rPr>
            </w:pPr>
            <w:r w:rsidRPr="001A4715">
              <w:rPr>
                <w:sz w:val="16"/>
                <w:szCs w:val="16"/>
              </w:rPr>
              <w:t>Common inference</w:t>
            </w:r>
          </w:p>
        </w:tc>
        <w:tc>
          <w:tcPr>
            <w:tcW w:w="1123" w:type="dxa"/>
            <w:tcBorders>
              <w:top w:val="single" w:sz="4" w:space="0" w:color="auto"/>
              <w:bottom w:val="single" w:sz="4" w:space="0" w:color="auto"/>
            </w:tcBorders>
          </w:tcPr>
          <w:p w14:paraId="099882B4" w14:textId="77777777" w:rsidR="00E55087" w:rsidRPr="001A4715" w:rsidRDefault="00E55087" w:rsidP="00D679A1">
            <w:pPr>
              <w:ind w:firstLine="0"/>
              <w:rPr>
                <w:sz w:val="16"/>
                <w:szCs w:val="16"/>
              </w:rPr>
            </w:pPr>
            <w:r w:rsidRPr="001A4715">
              <w:rPr>
                <w:sz w:val="16"/>
                <w:szCs w:val="16"/>
              </w:rPr>
              <w:t xml:space="preserve">Validity </w:t>
            </w:r>
          </w:p>
        </w:tc>
      </w:tr>
      <w:tr w:rsidR="00E55087" w:rsidRPr="001A4715" w14:paraId="49E822C4" w14:textId="77777777" w:rsidTr="00D679A1">
        <w:trPr>
          <w:trHeight w:val="916"/>
        </w:trPr>
        <w:tc>
          <w:tcPr>
            <w:tcW w:w="2602" w:type="dxa"/>
            <w:tcBorders>
              <w:top w:val="single" w:sz="4" w:space="0" w:color="auto"/>
            </w:tcBorders>
            <w:shd w:val="clear" w:color="auto" w:fill="auto"/>
            <w:tcMar>
              <w:top w:w="100" w:type="dxa"/>
              <w:left w:w="100" w:type="dxa"/>
              <w:bottom w:w="100" w:type="dxa"/>
              <w:right w:w="100" w:type="dxa"/>
            </w:tcMar>
          </w:tcPr>
          <w:p w14:paraId="786AC040"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w:t>
            </w:r>
            <w:r w:rsidRPr="001A4715">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25E5ECC" w14:textId="77777777" w:rsidR="00E55087" w:rsidRPr="001A4715" w:rsidRDefault="00E55087" w:rsidP="00F9650B">
            <w:pPr>
              <w:ind w:firstLine="0"/>
              <w:jc w:val="left"/>
              <w:rPr>
                <w:sz w:val="16"/>
                <w:szCs w:val="16"/>
              </w:rPr>
            </w:pPr>
            <w:r w:rsidRPr="001A4715">
              <w:rPr>
                <w:sz w:val="16"/>
                <w:szCs w:val="16"/>
              </w:rPr>
              <w:t xml:space="preserve">Is the “White people – positive” </w:t>
            </w:r>
            <w:r w:rsidRPr="001A4715">
              <w:rPr>
                <w:i/>
                <w:sz w:val="16"/>
                <w:szCs w:val="16"/>
              </w:rPr>
              <w:t>D</w:t>
            </w:r>
            <w:r w:rsidRPr="001A4715">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69678236" w14:textId="77777777" w:rsidR="00E55087" w:rsidRPr="001A4715" w:rsidRDefault="00E55087" w:rsidP="00F9650B">
            <w:pPr>
              <w:ind w:firstLine="0"/>
              <w:jc w:val="left"/>
              <w:rPr>
                <w:sz w:val="16"/>
                <w:szCs w:val="16"/>
              </w:rPr>
            </w:pPr>
            <w:r w:rsidRPr="001A4715">
              <w:rPr>
                <w:sz w:val="16"/>
                <w:szCs w:val="16"/>
              </w:rPr>
              <w:t xml:space="preserve">One-sample </w:t>
            </w:r>
            <w:r w:rsidRPr="001A4715">
              <w:rPr>
                <w:i/>
                <w:sz w:val="16"/>
                <w:szCs w:val="16"/>
              </w:rPr>
              <w:t>t</w:t>
            </w:r>
            <w:r w:rsidRPr="001A4715">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42FB441C" w14:textId="77777777" w:rsidR="00E55087" w:rsidRPr="001A4715" w:rsidRDefault="00E55087" w:rsidP="00F9650B">
            <w:pPr>
              <w:ind w:firstLine="0"/>
              <w:jc w:val="left"/>
              <w:rPr>
                <w:sz w:val="16"/>
                <w:szCs w:val="16"/>
              </w:rPr>
            </w:pPr>
            <w:r w:rsidRPr="001A4715">
              <w:rPr>
                <w:sz w:val="16"/>
                <w:szCs w:val="16"/>
              </w:rPr>
              <w:t>A “White people – positive” bias was observed.</w:t>
            </w:r>
          </w:p>
        </w:tc>
        <w:tc>
          <w:tcPr>
            <w:tcW w:w="1123" w:type="dxa"/>
            <w:tcBorders>
              <w:top w:val="single" w:sz="4" w:space="0" w:color="auto"/>
            </w:tcBorders>
          </w:tcPr>
          <w:p w14:paraId="3C70AEA1" w14:textId="77777777" w:rsidR="00E55087" w:rsidRPr="001A4715" w:rsidRDefault="00E55087" w:rsidP="00F9650B">
            <w:pPr>
              <w:ind w:firstLine="0"/>
              <w:jc w:val="left"/>
              <w:rPr>
                <w:sz w:val="16"/>
                <w:szCs w:val="16"/>
              </w:rPr>
            </w:pPr>
            <w:r w:rsidRPr="001A4715">
              <w:rPr>
                <w:sz w:val="16"/>
                <w:szCs w:val="16"/>
              </w:rPr>
              <w:t>Invalid</w:t>
            </w:r>
          </w:p>
        </w:tc>
      </w:tr>
      <w:tr w:rsidR="00E55087" w:rsidRPr="001A4715" w14:paraId="10BC247F" w14:textId="77777777" w:rsidTr="00D679A1">
        <w:trPr>
          <w:trHeight w:val="653"/>
        </w:trPr>
        <w:tc>
          <w:tcPr>
            <w:tcW w:w="2602" w:type="dxa"/>
            <w:shd w:val="clear" w:color="auto" w:fill="auto"/>
            <w:tcMar>
              <w:top w:w="100" w:type="dxa"/>
              <w:left w:w="100" w:type="dxa"/>
              <w:bottom w:w="100" w:type="dxa"/>
              <w:right w:w="100" w:type="dxa"/>
            </w:tcMar>
          </w:tcPr>
          <w:p w14:paraId="698A8F98"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w:t>
            </w:r>
            <w:r w:rsidRPr="001A4715">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03B3A49F" w14:textId="77777777" w:rsidR="00E55087" w:rsidRPr="001A4715" w:rsidRDefault="00E55087" w:rsidP="00F9650B">
            <w:pPr>
              <w:ind w:firstLine="0"/>
              <w:jc w:val="left"/>
              <w:rPr>
                <w:sz w:val="16"/>
                <w:szCs w:val="16"/>
              </w:rPr>
            </w:pPr>
            <w:r w:rsidRPr="001A4715">
              <w:rPr>
                <w:sz w:val="16"/>
                <w:szCs w:val="16"/>
              </w:rPr>
              <w:t xml:space="preserve">Does participant 1’s “White people – positive” </w:t>
            </w:r>
            <w:r w:rsidRPr="001A4715">
              <w:rPr>
                <w:i/>
                <w:sz w:val="16"/>
                <w:szCs w:val="16"/>
              </w:rPr>
              <w:t>D</w:t>
            </w:r>
            <w:r w:rsidRPr="001A4715">
              <w:rPr>
                <w:sz w:val="16"/>
                <w:szCs w:val="16"/>
              </w:rPr>
              <w:t xml:space="preserve"> score differ from their “White people – negative” </w:t>
            </w:r>
            <w:r w:rsidRPr="001A4715">
              <w:rPr>
                <w:i/>
                <w:sz w:val="16"/>
                <w:szCs w:val="16"/>
              </w:rPr>
              <w:t>D</w:t>
            </w:r>
            <w:r w:rsidRPr="001A4715">
              <w:rPr>
                <w:sz w:val="16"/>
                <w:szCs w:val="16"/>
              </w:rPr>
              <w:t xml:space="preserve"> score?</w:t>
            </w:r>
          </w:p>
        </w:tc>
        <w:tc>
          <w:tcPr>
            <w:tcW w:w="1767" w:type="dxa"/>
            <w:shd w:val="clear" w:color="auto" w:fill="auto"/>
            <w:tcMar>
              <w:top w:w="100" w:type="dxa"/>
              <w:left w:w="100" w:type="dxa"/>
              <w:bottom w:w="100" w:type="dxa"/>
              <w:right w:w="100" w:type="dxa"/>
            </w:tcMar>
          </w:tcPr>
          <w:p w14:paraId="1DBF188B" w14:textId="77777777" w:rsidR="00E55087" w:rsidRPr="001A4715" w:rsidRDefault="00E55087" w:rsidP="00F9650B">
            <w:pPr>
              <w:ind w:firstLine="0"/>
              <w:jc w:val="left"/>
              <w:rPr>
                <w:sz w:val="16"/>
                <w:szCs w:val="16"/>
              </w:rPr>
            </w:pPr>
            <w:r w:rsidRPr="001A4715">
              <w:rPr>
                <w:sz w:val="16"/>
                <w:szCs w:val="16"/>
              </w:rPr>
              <w:t xml:space="preserve">Within-subjects </w:t>
            </w:r>
            <w:r w:rsidRPr="001A4715">
              <w:rPr>
                <w:i/>
                <w:sz w:val="16"/>
                <w:szCs w:val="16"/>
              </w:rPr>
              <w:t>t</w:t>
            </w:r>
            <w:r w:rsidRPr="001A4715">
              <w:rPr>
                <w:sz w:val="16"/>
                <w:szCs w:val="16"/>
              </w:rPr>
              <w:t>-test/ANOVA</w:t>
            </w:r>
          </w:p>
        </w:tc>
        <w:tc>
          <w:tcPr>
            <w:tcW w:w="4083" w:type="dxa"/>
            <w:shd w:val="clear" w:color="auto" w:fill="auto"/>
            <w:tcMar>
              <w:top w:w="100" w:type="dxa"/>
              <w:left w:w="100" w:type="dxa"/>
              <w:bottom w:w="100" w:type="dxa"/>
              <w:right w:w="100" w:type="dxa"/>
            </w:tcMar>
          </w:tcPr>
          <w:p w14:paraId="471D497D" w14:textId="77777777" w:rsidR="00E55087" w:rsidRPr="001A4715" w:rsidRDefault="00E55087" w:rsidP="00F9650B">
            <w:pPr>
              <w:ind w:firstLine="0"/>
              <w:jc w:val="left"/>
              <w:rPr>
                <w:sz w:val="16"/>
                <w:szCs w:val="16"/>
              </w:rPr>
            </w:pPr>
            <w:r w:rsidRPr="001A4715">
              <w:rPr>
                <w:sz w:val="16"/>
                <w:szCs w:val="16"/>
              </w:rPr>
              <w:t>“White people – positive” biases were larger than White people negative biases.</w:t>
            </w:r>
          </w:p>
        </w:tc>
        <w:tc>
          <w:tcPr>
            <w:tcW w:w="1123" w:type="dxa"/>
          </w:tcPr>
          <w:p w14:paraId="499914B4" w14:textId="77777777" w:rsidR="00E55087" w:rsidRPr="001A4715" w:rsidRDefault="00E55087" w:rsidP="00F9650B">
            <w:pPr>
              <w:ind w:firstLine="0"/>
              <w:jc w:val="left"/>
              <w:rPr>
                <w:sz w:val="16"/>
                <w:szCs w:val="16"/>
              </w:rPr>
            </w:pPr>
            <w:r w:rsidRPr="001A4715">
              <w:rPr>
                <w:sz w:val="16"/>
                <w:szCs w:val="16"/>
              </w:rPr>
              <w:t>Invalid</w:t>
            </w:r>
          </w:p>
        </w:tc>
      </w:tr>
      <w:tr w:rsidR="00E55087" w:rsidRPr="001A4715" w14:paraId="50111858" w14:textId="77777777" w:rsidTr="00D679A1">
        <w:trPr>
          <w:trHeight w:val="1018"/>
        </w:trPr>
        <w:tc>
          <w:tcPr>
            <w:tcW w:w="2602" w:type="dxa"/>
            <w:shd w:val="clear" w:color="auto" w:fill="auto"/>
            <w:tcMar>
              <w:top w:w="100" w:type="dxa"/>
              <w:left w:w="100" w:type="dxa"/>
              <w:bottom w:w="100" w:type="dxa"/>
              <w:right w:w="100" w:type="dxa"/>
            </w:tcMar>
          </w:tcPr>
          <w:p w14:paraId="1CD0CD38"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 </w:t>
            </w:r>
            <w:r w:rsidRPr="001A4715">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115D8FD9" w14:textId="77777777" w:rsidR="00E55087" w:rsidRPr="001A4715" w:rsidRDefault="00E55087" w:rsidP="00F9650B">
            <w:pPr>
              <w:ind w:firstLine="0"/>
              <w:jc w:val="left"/>
              <w:rPr>
                <w:sz w:val="16"/>
                <w:szCs w:val="16"/>
              </w:rPr>
            </w:pPr>
            <w:r w:rsidRPr="001A4715">
              <w:rPr>
                <w:sz w:val="16"/>
                <w:szCs w:val="16"/>
              </w:rPr>
              <w:t xml:space="preserve">Do </w:t>
            </w:r>
            <w:r w:rsidRPr="001A4715">
              <w:rPr>
                <w:i/>
                <w:sz w:val="16"/>
                <w:szCs w:val="16"/>
              </w:rPr>
              <w:t>D</w:t>
            </w:r>
            <w:r w:rsidRPr="001A4715">
              <w:rPr>
                <w:sz w:val="16"/>
                <w:szCs w:val="16"/>
              </w:rPr>
              <w:t xml:space="preserve"> score on the “white people – positive” differ between timepoints 1 and 2?</w:t>
            </w:r>
          </w:p>
        </w:tc>
        <w:tc>
          <w:tcPr>
            <w:tcW w:w="1767" w:type="dxa"/>
            <w:shd w:val="clear" w:color="auto" w:fill="auto"/>
            <w:tcMar>
              <w:top w:w="100" w:type="dxa"/>
              <w:left w:w="100" w:type="dxa"/>
              <w:bottom w:w="100" w:type="dxa"/>
              <w:right w:w="100" w:type="dxa"/>
            </w:tcMar>
          </w:tcPr>
          <w:p w14:paraId="4D643BA4" w14:textId="77777777" w:rsidR="00E55087" w:rsidRPr="001A4715" w:rsidRDefault="00E55087" w:rsidP="00F9650B">
            <w:pPr>
              <w:ind w:firstLine="0"/>
              <w:jc w:val="left"/>
              <w:rPr>
                <w:sz w:val="16"/>
                <w:szCs w:val="16"/>
              </w:rPr>
            </w:pPr>
            <w:r w:rsidRPr="001A4715">
              <w:rPr>
                <w:sz w:val="16"/>
                <w:szCs w:val="16"/>
              </w:rPr>
              <w:t xml:space="preserve">Within-subjects </w:t>
            </w:r>
            <w:r w:rsidRPr="001A4715">
              <w:rPr>
                <w:i/>
                <w:sz w:val="16"/>
                <w:szCs w:val="16"/>
              </w:rPr>
              <w:t>t</w:t>
            </w:r>
            <w:r w:rsidRPr="001A4715">
              <w:rPr>
                <w:sz w:val="16"/>
                <w:szCs w:val="16"/>
              </w:rPr>
              <w:t>-test/ANOVA</w:t>
            </w:r>
          </w:p>
        </w:tc>
        <w:tc>
          <w:tcPr>
            <w:tcW w:w="4083" w:type="dxa"/>
            <w:shd w:val="clear" w:color="auto" w:fill="auto"/>
            <w:tcMar>
              <w:top w:w="100" w:type="dxa"/>
              <w:left w:w="100" w:type="dxa"/>
              <w:bottom w:w="100" w:type="dxa"/>
              <w:right w:w="100" w:type="dxa"/>
            </w:tcMar>
          </w:tcPr>
          <w:p w14:paraId="1950EB2E" w14:textId="77777777" w:rsidR="00E55087" w:rsidRPr="001A4715" w:rsidRDefault="00E55087" w:rsidP="00F9650B">
            <w:pPr>
              <w:ind w:firstLine="0"/>
              <w:jc w:val="left"/>
              <w:rPr>
                <w:sz w:val="16"/>
                <w:szCs w:val="16"/>
              </w:rPr>
            </w:pPr>
            <w:r w:rsidRPr="001A4715">
              <w:rPr>
                <w:sz w:val="16"/>
                <w:szCs w:val="16"/>
              </w:rPr>
              <w:t>“White people – positive” bias did not change between timepoints/after the intervention.</w:t>
            </w:r>
          </w:p>
        </w:tc>
        <w:tc>
          <w:tcPr>
            <w:tcW w:w="1123" w:type="dxa"/>
          </w:tcPr>
          <w:p w14:paraId="505B0D11"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698F81E3" w14:textId="77777777" w:rsidTr="00D679A1">
        <w:trPr>
          <w:trHeight w:val="812"/>
        </w:trPr>
        <w:tc>
          <w:tcPr>
            <w:tcW w:w="2602" w:type="dxa"/>
            <w:shd w:val="clear" w:color="auto" w:fill="auto"/>
            <w:tcMar>
              <w:top w:w="100" w:type="dxa"/>
              <w:left w:w="100" w:type="dxa"/>
              <w:bottom w:w="100" w:type="dxa"/>
              <w:right w:w="100" w:type="dxa"/>
            </w:tcMar>
          </w:tcPr>
          <w:p w14:paraId="3ADFD9A3"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w:t>
            </w:r>
            <w:r w:rsidRPr="001A4715">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38AD0ABF" w14:textId="77777777" w:rsidR="00E55087" w:rsidRPr="001A4715" w:rsidRDefault="00E55087" w:rsidP="00F9650B">
            <w:pPr>
              <w:ind w:firstLine="0"/>
              <w:jc w:val="left"/>
              <w:rPr>
                <w:sz w:val="16"/>
                <w:szCs w:val="16"/>
              </w:rPr>
            </w:pPr>
            <w:r w:rsidRPr="001A4715">
              <w:rPr>
                <w:sz w:val="16"/>
                <w:szCs w:val="16"/>
              </w:rPr>
              <w:t xml:space="preserve">Do effects on the “White people – positive” </w:t>
            </w:r>
            <w:r w:rsidRPr="001A4715">
              <w:rPr>
                <w:i/>
                <w:sz w:val="16"/>
                <w:szCs w:val="16"/>
              </w:rPr>
              <w:t>D</w:t>
            </w:r>
            <w:r w:rsidRPr="001A4715">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618214A1" w14:textId="77777777" w:rsidR="00E55087" w:rsidRPr="001A4715" w:rsidRDefault="00E55087" w:rsidP="00F9650B">
            <w:pPr>
              <w:ind w:firstLine="0"/>
              <w:jc w:val="left"/>
              <w:rPr>
                <w:sz w:val="16"/>
                <w:szCs w:val="16"/>
              </w:rPr>
            </w:pPr>
            <w:r w:rsidRPr="001A4715">
              <w:rPr>
                <w:sz w:val="16"/>
                <w:szCs w:val="16"/>
              </w:rPr>
              <w:t xml:space="preserve">Between-subjects </w:t>
            </w:r>
            <w:r w:rsidRPr="001A4715">
              <w:rPr>
                <w:i/>
                <w:sz w:val="16"/>
                <w:szCs w:val="16"/>
              </w:rPr>
              <w:t>t</w:t>
            </w:r>
            <w:r w:rsidRPr="001A4715">
              <w:rPr>
                <w:sz w:val="16"/>
                <w:szCs w:val="16"/>
              </w:rPr>
              <w:t>-test/ANOVA</w:t>
            </w:r>
          </w:p>
        </w:tc>
        <w:tc>
          <w:tcPr>
            <w:tcW w:w="4083" w:type="dxa"/>
            <w:shd w:val="clear" w:color="auto" w:fill="auto"/>
            <w:tcMar>
              <w:top w:w="100" w:type="dxa"/>
              <w:left w:w="100" w:type="dxa"/>
              <w:bottom w:w="100" w:type="dxa"/>
              <w:right w:w="100" w:type="dxa"/>
            </w:tcMar>
          </w:tcPr>
          <w:p w14:paraId="565E5D1F" w14:textId="77777777" w:rsidR="00E55087" w:rsidRPr="001A4715" w:rsidRDefault="00E55087" w:rsidP="00F9650B">
            <w:pPr>
              <w:ind w:firstLine="0"/>
              <w:jc w:val="left"/>
              <w:rPr>
                <w:sz w:val="16"/>
                <w:szCs w:val="16"/>
              </w:rPr>
            </w:pPr>
            <w:r w:rsidRPr="001A4715">
              <w:rPr>
                <w:sz w:val="16"/>
                <w:szCs w:val="16"/>
              </w:rPr>
              <w:t>White people demonstrated a larger “White people – positive” bias than Black people.</w:t>
            </w:r>
          </w:p>
        </w:tc>
        <w:tc>
          <w:tcPr>
            <w:tcW w:w="1123" w:type="dxa"/>
          </w:tcPr>
          <w:p w14:paraId="7D275908"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383FC629" w14:textId="77777777" w:rsidTr="00D679A1">
        <w:trPr>
          <w:trHeight w:val="11"/>
        </w:trPr>
        <w:tc>
          <w:tcPr>
            <w:tcW w:w="2602" w:type="dxa"/>
            <w:shd w:val="clear" w:color="auto" w:fill="auto"/>
            <w:tcMar>
              <w:top w:w="100" w:type="dxa"/>
              <w:left w:w="100" w:type="dxa"/>
              <w:bottom w:w="100" w:type="dxa"/>
              <w:right w:w="100" w:type="dxa"/>
            </w:tcMar>
          </w:tcPr>
          <w:p w14:paraId="4176D694" w14:textId="77777777" w:rsidR="00E55087" w:rsidRPr="001A4715" w:rsidRDefault="00E55087" w:rsidP="00F9650B">
            <w:pPr>
              <w:ind w:firstLine="0"/>
              <w:jc w:val="left"/>
              <w:rPr>
                <w:i/>
                <w:sz w:val="16"/>
                <w:szCs w:val="16"/>
              </w:rPr>
            </w:pPr>
            <w:r w:rsidRPr="001A4715">
              <w:rPr>
                <w:i/>
                <w:sz w:val="16"/>
                <w:szCs w:val="16"/>
              </w:rPr>
              <w:t>D</w:t>
            </w:r>
            <w:r w:rsidRPr="001A4715">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0712C1F0" w14:textId="77777777" w:rsidR="00E55087" w:rsidRPr="001A4715" w:rsidRDefault="00E55087" w:rsidP="00F9650B">
            <w:pPr>
              <w:ind w:firstLine="0"/>
              <w:jc w:val="left"/>
              <w:rPr>
                <w:sz w:val="16"/>
                <w:szCs w:val="16"/>
              </w:rPr>
            </w:pPr>
            <w:r w:rsidRPr="001A4715">
              <w:rPr>
                <w:sz w:val="16"/>
                <w:szCs w:val="16"/>
              </w:rPr>
              <w:t xml:space="preserve">Are “White people – positive” </w:t>
            </w:r>
            <w:r w:rsidRPr="001A4715">
              <w:rPr>
                <w:i/>
                <w:sz w:val="16"/>
                <w:szCs w:val="16"/>
              </w:rPr>
              <w:t>D</w:t>
            </w:r>
            <w:r w:rsidRPr="001A4715">
              <w:rPr>
                <w:sz w:val="16"/>
                <w:szCs w:val="16"/>
              </w:rPr>
              <w:t xml:space="preserve"> scores negatively associated with “White people – negative” </w:t>
            </w:r>
            <w:r w:rsidRPr="001A4715">
              <w:rPr>
                <w:i/>
                <w:sz w:val="16"/>
                <w:szCs w:val="16"/>
              </w:rPr>
              <w:t>D</w:t>
            </w:r>
            <w:r w:rsidRPr="001A4715">
              <w:rPr>
                <w:sz w:val="16"/>
                <w:szCs w:val="16"/>
              </w:rPr>
              <w:t xml:space="preserve"> scores?</w:t>
            </w:r>
          </w:p>
        </w:tc>
        <w:tc>
          <w:tcPr>
            <w:tcW w:w="1767" w:type="dxa"/>
            <w:shd w:val="clear" w:color="auto" w:fill="auto"/>
            <w:tcMar>
              <w:top w:w="100" w:type="dxa"/>
              <w:left w:w="100" w:type="dxa"/>
              <w:bottom w:w="100" w:type="dxa"/>
              <w:right w:w="100" w:type="dxa"/>
            </w:tcMar>
          </w:tcPr>
          <w:p w14:paraId="75A6C350" w14:textId="77777777" w:rsidR="00E55087" w:rsidRPr="001A4715" w:rsidRDefault="00E55087" w:rsidP="00F9650B">
            <w:pPr>
              <w:ind w:firstLine="0"/>
              <w:jc w:val="left"/>
              <w:rPr>
                <w:sz w:val="16"/>
                <w:szCs w:val="16"/>
              </w:rPr>
            </w:pPr>
            <w:r w:rsidRPr="001A4715">
              <w:rPr>
                <w:sz w:val="16"/>
                <w:szCs w:val="16"/>
              </w:rPr>
              <w:t>Correlation/regression</w:t>
            </w:r>
          </w:p>
        </w:tc>
        <w:tc>
          <w:tcPr>
            <w:tcW w:w="4083" w:type="dxa"/>
            <w:shd w:val="clear" w:color="auto" w:fill="auto"/>
            <w:tcMar>
              <w:top w:w="100" w:type="dxa"/>
              <w:left w:w="100" w:type="dxa"/>
              <w:bottom w:w="100" w:type="dxa"/>
              <w:right w:w="100" w:type="dxa"/>
            </w:tcMar>
          </w:tcPr>
          <w:p w14:paraId="199FDDEF" w14:textId="77777777" w:rsidR="00E55087" w:rsidRPr="001A4715" w:rsidRDefault="00E55087" w:rsidP="00F9650B">
            <w:pPr>
              <w:ind w:firstLine="0"/>
              <w:jc w:val="left"/>
              <w:rPr>
                <w:sz w:val="16"/>
                <w:szCs w:val="16"/>
              </w:rPr>
            </w:pPr>
            <w:r w:rsidRPr="001A4715">
              <w:rPr>
                <w:sz w:val="16"/>
                <w:szCs w:val="16"/>
              </w:rPr>
              <w:t>Positive evaluations of White people are negatively associated with negative evaluations of White people.</w:t>
            </w:r>
          </w:p>
        </w:tc>
        <w:tc>
          <w:tcPr>
            <w:tcW w:w="1123" w:type="dxa"/>
          </w:tcPr>
          <w:p w14:paraId="2511D5B2"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1D349841" w14:textId="77777777" w:rsidTr="00D679A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01A1EB17" w14:textId="77777777" w:rsidR="00E55087" w:rsidRPr="001A4715" w:rsidRDefault="00E55087" w:rsidP="00F9650B">
            <w:pPr>
              <w:ind w:firstLine="0"/>
              <w:jc w:val="left"/>
              <w:rPr>
                <w:i/>
                <w:sz w:val="16"/>
                <w:szCs w:val="16"/>
              </w:rPr>
            </w:pPr>
            <w:r w:rsidRPr="001A4715">
              <w:rPr>
                <w:i/>
                <w:sz w:val="16"/>
                <w:szCs w:val="16"/>
              </w:rPr>
              <w:t>D</w:t>
            </w:r>
            <w:r w:rsidRPr="001A4715">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3BC47CD1" w14:textId="77777777" w:rsidR="00E55087" w:rsidRPr="001A4715" w:rsidRDefault="00E55087" w:rsidP="00F9650B">
            <w:pPr>
              <w:ind w:firstLine="0"/>
              <w:jc w:val="left"/>
              <w:rPr>
                <w:sz w:val="16"/>
                <w:szCs w:val="16"/>
              </w:rPr>
            </w:pPr>
            <w:r w:rsidRPr="001A4715">
              <w:rPr>
                <w:sz w:val="16"/>
                <w:szCs w:val="16"/>
              </w:rPr>
              <w:t xml:space="preserve">Are “Black people – negative” </w:t>
            </w:r>
            <w:r w:rsidRPr="001A4715">
              <w:rPr>
                <w:i/>
                <w:sz w:val="16"/>
                <w:szCs w:val="16"/>
              </w:rPr>
              <w:t>D</w:t>
            </w:r>
            <w:r w:rsidRPr="001A4715">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7BF51EE3" w14:textId="77777777" w:rsidR="00E55087" w:rsidRPr="001A4715" w:rsidRDefault="00E55087" w:rsidP="00F9650B">
            <w:pPr>
              <w:ind w:firstLine="0"/>
              <w:jc w:val="left"/>
              <w:rPr>
                <w:sz w:val="16"/>
                <w:szCs w:val="16"/>
              </w:rPr>
            </w:pPr>
            <w:r w:rsidRPr="001A4715">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05AEE247" w14:textId="77777777" w:rsidR="00E55087" w:rsidRPr="001A4715" w:rsidRDefault="00E55087" w:rsidP="00F9650B">
            <w:pPr>
              <w:ind w:firstLine="0"/>
              <w:jc w:val="left"/>
              <w:rPr>
                <w:sz w:val="16"/>
                <w:szCs w:val="16"/>
              </w:rPr>
            </w:pPr>
            <w:r w:rsidRPr="001A4715">
              <w:rPr>
                <w:sz w:val="16"/>
                <w:szCs w:val="16"/>
              </w:rPr>
              <w:t>Negative evaluations of Black people on the IRAP and in a self-reported racism scale are positively associated.</w:t>
            </w:r>
          </w:p>
        </w:tc>
        <w:tc>
          <w:tcPr>
            <w:tcW w:w="1123" w:type="dxa"/>
            <w:tcBorders>
              <w:bottom w:val="single" w:sz="4" w:space="0" w:color="auto"/>
            </w:tcBorders>
          </w:tcPr>
          <w:p w14:paraId="212B825B"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745AC82D" w14:textId="77777777" w:rsidTr="00D679A1">
        <w:trPr>
          <w:trHeight w:val="11"/>
        </w:trPr>
        <w:tc>
          <w:tcPr>
            <w:tcW w:w="13013" w:type="dxa"/>
            <w:gridSpan w:val="5"/>
            <w:tcBorders>
              <w:top w:val="single" w:sz="4" w:space="0" w:color="auto"/>
              <w:bottom w:val="nil"/>
            </w:tcBorders>
            <w:shd w:val="clear" w:color="auto" w:fill="auto"/>
            <w:tcMar>
              <w:top w:w="100" w:type="dxa"/>
              <w:left w:w="100" w:type="dxa"/>
              <w:bottom w:w="100" w:type="dxa"/>
              <w:right w:w="100" w:type="dxa"/>
            </w:tcMar>
          </w:tcPr>
          <w:p w14:paraId="05C1BC20" w14:textId="1FCED082" w:rsidR="00E55087" w:rsidRPr="001A4715" w:rsidRDefault="00E55087" w:rsidP="00D679A1">
            <w:pPr>
              <w:ind w:firstLine="0"/>
              <w:rPr>
                <w:sz w:val="16"/>
                <w:szCs w:val="16"/>
              </w:rPr>
            </w:pPr>
            <w:r w:rsidRPr="001A4715">
              <w:rPr>
                <w:i/>
                <w:sz w:val="16"/>
                <w:szCs w:val="16"/>
              </w:rPr>
              <w:t>Notes:</w:t>
            </w:r>
            <w:r w:rsidRPr="001A4715">
              <w:rPr>
                <w:sz w:val="16"/>
                <w:szCs w:val="16"/>
              </w:rPr>
              <w:t xml:space="preserve"> Validity refers to the validity of </w:t>
            </w:r>
            <w:r w:rsidR="00C51E07">
              <w:rPr>
                <w:sz w:val="16"/>
                <w:szCs w:val="16"/>
              </w:rPr>
              <w:t xml:space="preserve">domain-level </w:t>
            </w:r>
            <w:r w:rsidRPr="001A4715">
              <w:rPr>
                <w:sz w:val="16"/>
                <w:szCs w:val="16"/>
              </w:rPr>
              <w:t>conclusions in light of the presence of the generic pattern</w:t>
            </w:r>
            <w:r w:rsidR="008A7B4E">
              <w:rPr>
                <w:sz w:val="16"/>
                <w:szCs w:val="16"/>
              </w:rPr>
              <w:t xml:space="preserve"> among IRAP effects</w:t>
            </w:r>
            <w:r w:rsidRPr="001A4715">
              <w:rPr>
                <w:sz w:val="16"/>
                <w:szCs w:val="16"/>
              </w:rPr>
              <w:t>.</w:t>
            </w:r>
          </w:p>
        </w:tc>
      </w:tr>
    </w:tbl>
    <w:p w14:paraId="6F247797" w14:textId="4CA23364" w:rsidR="006F44F0" w:rsidRDefault="006F44F0" w:rsidP="00E76432"/>
    <w:p w14:paraId="0AAECC3E" w14:textId="77777777" w:rsidR="00956AF8" w:rsidRDefault="00956AF8" w:rsidP="006F44F0">
      <w:pPr>
        <w:ind w:firstLine="0"/>
      </w:pPr>
    </w:p>
    <w:p w14:paraId="598144B5" w14:textId="77777777" w:rsidR="00956AF8" w:rsidRDefault="00956AF8" w:rsidP="006F44F0">
      <w:pPr>
        <w:ind w:firstLine="0"/>
        <w:sectPr w:rsidR="00956AF8" w:rsidSect="00956AF8">
          <w:pgSz w:w="16840" w:h="11900" w:orient="landscape" w:code="9"/>
          <w:pgMar w:top="1440" w:right="1440" w:bottom="1440" w:left="1440" w:header="720" w:footer="720" w:gutter="0"/>
          <w:cols w:space="360"/>
          <w:titlePg/>
          <w:docGrid w:linePitch="360"/>
        </w:sectPr>
      </w:pPr>
    </w:p>
    <w:p w14:paraId="4C9134EC" w14:textId="6EDE1966" w:rsidR="00FA1C86" w:rsidRPr="009462EB" w:rsidRDefault="00FC2796" w:rsidP="006F44F0">
      <w:pPr>
        <w:ind w:firstLine="0"/>
      </w:pPr>
      <w:r w:rsidRPr="009462EB">
        <w:lastRenderedPageBreak/>
        <w:t xml:space="preserve">types within a single IRAP (e.g., via paired-samples </w:t>
      </w:r>
      <w:r w:rsidRPr="009462EB">
        <w:rPr>
          <w:i/>
        </w:rPr>
        <w:t xml:space="preserve">t </w:t>
      </w:r>
      <w:r w:rsidRPr="009462EB">
        <w:t>tests) should be avoided when attempting to make domain level conclusions.</w:t>
      </w:r>
    </w:p>
    <w:p w14:paraId="18C19E05" w14:textId="341F6862" w:rsidR="00075293" w:rsidRDefault="00017C1F" w:rsidP="00E76432">
      <w:r w:rsidRPr="009462EB">
        <w:t xml:space="preserve">Finally, for the comparison labelled (c), a researcher might observe that </w:t>
      </w:r>
      <w:r w:rsidR="00F010EE" w:rsidRPr="009462EB">
        <w:t xml:space="preserve">mean effects on the </w:t>
      </w:r>
      <w:r w:rsidRPr="009462EB">
        <w:t xml:space="preserve">‘Black people – negative’ trial type </w:t>
      </w:r>
      <w:r w:rsidR="00F010EE" w:rsidRPr="009462EB">
        <w:t xml:space="preserve">were </w:t>
      </w:r>
      <w:r w:rsidRPr="009462EB">
        <w:t xml:space="preserve">significantly </w:t>
      </w:r>
      <w:r w:rsidR="00F010EE" w:rsidRPr="009462EB">
        <w:t>different between control and intervention conditions</w:t>
      </w:r>
      <w:r w:rsidRPr="009462EB">
        <w:t>. They might then</w:t>
      </w:r>
      <w:r w:rsidR="00F010EE" w:rsidRPr="009462EB">
        <w:t xml:space="preserve"> conclude that </w:t>
      </w:r>
      <w:r w:rsidRPr="009462EB">
        <w:t>the</w:t>
      </w:r>
      <w:r w:rsidR="00F010EE" w:rsidRPr="009462EB">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p>
    <w:p w14:paraId="7CF40732" w14:textId="0F144C59" w:rsidR="00F010EE" w:rsidRPr="009462EB" w:rsidRDefault="00F010EE" w:rsidP="00E76432">
      <w:r w:rsidRPr="009462EB">
        <w:t xml:space="preserve">Although not illustrated in Figure 2, domain-level conclusions of the results of correlations among trial types and between trial types and external variables (e.g., self-report or behavioural tasks) are also unaffected by the existence of the generic trial type effect (see Table </w:t>
      </w:r>
      <w:r w:rsidR="00BC18CF" w:rsidRPr="009462EB">
        <w:t>2</w:t>
      </w:r>
      <w:r w:rsidRPr="009462EB">
        <w:t xml:space="preserve">). </w:t>
      </w:r>
    </w:p>
    <w:p w14:paraId="12345927" w14:textId="3670FDEE" w:rsidR="003255B9" w:rsidRPr="009462EB" w:rsidRDefault="00726186" w:rsidP="00E76432">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address this question. </w:t>
      </w:r>
      <w:r w:rsidR="00FF51F5" w:rsidRPr="009462EB">
        <w:t xml:space="preserve">We readily admit that many articles we ourselves have written are likely to </w:t>
      </w:r>
      <w:r w:rsidR="001B319F">
        <w:t>contain</w:t>
      </w:r>
      <w:r w:rsidR="00FF51F5" w:rsidRPr="009462EB">
        <w:t xml:space="preserve"> </w:t>
      </w:r>
      <w:r w:rsidR="00902CAC" w:rsidRPr="009462EB">
        <w:t>invalid inferences</w:t>
      </w:r>
      <w:r w:rsidR="00FF51F5" w:rsidRPr="009462EB">
        <w:t>.</w:t>
      </w:r>
    </w:p>
    <w:p w14:paraId="1D2FF6E6" w14:textId="65A1BCB1" w:rsidR="00D27DAB" w:rsidRPr="009462EB" w:rsidRDefault="00D27DAB" w:rsidP="00E76432">
      <w:pPr>
        <w:pStyle w:val="Heading2"/>
      </w:pPr>
      <w:r w:rsidRPr="009462EB">
        <w:t>Conclusions</w:t>
      </w:r>
    </w:p>
    <w:p w14:paraId="521200FC" w14:textId="4457DB1C" w:rsidR="00D27DAB" w:rsidRDefault="00D27DAB" w:rsidP="00E76432">
      <w:r w:rsidRPr="009462EB">
        <w:t xml:space="preserve">Evidence from a large dataset of published and unpublished IRAP studies demonstrated that </w:t>
      </w:r>
      <w:r w:rsidRPr="009462EB">
        <w:t>IRAP</w:t>
      </w:r>
      <w:r w:rsidR="001B319F">
        <w:t>s</w:t>
      </w:r>
      <w:r w:rsidRPr="009462EB">
        <w:t xml:space="preserve"> </w:t>
      </w:r>
      <w:r w:rsidR="001B319F">
        <w:t>examining</w:t>
      </w:r>
      <w:r w:rsidRPr="009462EB">
        <w:t xml:space="preserve"> very different domains – even those using non-words – demonstrate startlingly similar patterns of effect. This finding is in agreement with several recent papers in the literature that argue 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462EB">
        <w:t xml:space="preserve"> M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412E0F9E" w14:textId="3D0EF907" w:rsidR="00F70501" w:rsidRDefault="00F70501" w:rsidP="00F70501">
      <w:pPr>
        <w:pStyle w:val="Heading1"/>
      </w:pPr>
      <w:r>
        <w:t>Notes</w:t>
      </w:r>
    </w:p>
    <w:p w14:paraId="04C93C72" w14:textId="16922004" w:rsidR="00F70501" w:rsidRDefault="00F70501" w:rsidP="00F70501">
      <w:pPr>
        <w:ind w:firstLine="0"/>
        <w:rPr>
          <w:rFonts w:eastAsia="Times New Roman"/>
        </w:rPr>
      </w:pPr>
      <w:r w:rsidRPr="00F70501">
        <w:rPr>
          <w:rFonts w:eastAsia="Times New Roman"/>
          <w:i/>
        </w:rPr>
        <w:t>Funding</w:t>
      </w:r>
      <w:r>
        <w:rPr>
          <w:rFonts w:eastAsia="Times New Roman"/>
          <w:i/>
        </w:rPr>
        <w:t>:</w:t>
      </w:r>
      <w:r>
        <w:rPr>
          <w:rFonts w:eastAsia="Times New Roman"/>
        </w:rPr>
        <w:t xml:space="preserve"> </w:t>
      </w:r>
      <w:r w:rsidRPr="009462EB">
        <w:rPr>
          <w:rFonts w:eastAsia="Times New Roman"/>
        </w:rPr>
        <w:t xml:space="preserve">This research was conducted with the support of Ghent University grant 01P05517 </w:t>
      </w:r>
      <w:r w:rsidR="006C2C77">
        <w:rPr>
          <w:rFonts w:eastAsia="Times New Roman"/>
        </w:rPr>
        <w:t>to IH</w:t>
      </w:r>
      <w:r w:rsidRPr="009462EB">
        <w:rPr>
          <w:rFonts w:eastAsia="Times New Roman"/>
        </w:rPr>
        <w:t>.</w:t>
      </w:r>
    </w:p>
    <w:p w14:paraId="16A80431" w14:textId="33F7B5A0" w:rsidR="00F70501" w:rsidRPr="009462EB" w:rsidRDefault="00F70501" w:rsidP="00BD426B">
      <w:pPr>
        <w:ind w:firstLine="0"/>
      </w:pPr>
      <w:r w:rsidRPr="00F70501">
        <w:rPr>
          <w:i/>
        </w:rPr>
        <w:t>Conflicts of interest:</w:t>
      </w:r>
      <w:r>
        <w:t xml:space="preserve"> None.</w:t>
      </w:r>
    </w:p>
    <w:p w14:paraId="58F0A1D2" w14:textId="54104BDC" w:rsidR="004559D9" w:rsidRPr="009462EB" w:rsidRDefault="004559D9" w:rsidP="00E76432">
      <w:pPr>
        <w:pStyle w:val="Heading1"/>
      </w:pPr>
      <w:r w:rsidRPr="009462EB">
        <w:t>References</w:t>
      </w:r>
    </w:p>
    <w:p w14:paraId="5CE8EE65" w14:textId="77777777" w:rsidR="004D5788" w:rsidRPr="004D5788" w:rsidRDefault="006C4A1E" w:rsidP="004D5788">
      <w:pPr>
        <w:pStyle w:val="Bibliography"/>
        <w:rPr>
          <w:rFonts w:cs="CMU Serif Roman"/>
        </w:rPr>
      </w:pPr>
      <w:r w:rsidRPr="00B032CB">
        <w:fldChar w:fldCharType="begin"/>
      </w:r>
      <w:r w:rsidR="003B29F9">
        <w:instrText xml:space="preserve"> ADDIN ZOTERO_BIBL {"uncited":[],"omitted":[],"custom":[]} CSL_BIBLIOGRAPHY </w:instrText>
      </w:r>
      <w:r w:rsidRPr="00B032CB">
        <w:fldChar w:fldCharType="separate"/>
      </w:r>
      <w:r w:rsidR="004D5788" w:rsidRPr="004D5788">
        <w:rPr>
          <w:rFonts w:cs="CMU Serif Roman"/>
        </w:rPr>
        <w:t xml:space="preserve">Barnes-Holmes, D., Barnes-Holmes, Y., Stewart, I., &amp; Boles, S. (2010). A sketch of the Implicit </w:t>
      </w:r>
      <w:r w:rsidR="004D5788" w:rsidRPr="004D5788">
        <w:rPr>
          <w:rFonts w:cs="CMU Serif Roman"/>
        </w:rPr>
        <w:t xml:space="preserve">Relational Assessment Procedure (IRAP) and the Relational Elaboration and Coherence (REC) model. </w:t>
      </w:r>
      <w:r w:rsidR="004D5788" w:rsidRPr="004D5788">
        <w:rPr>
          <w:rFonts w:cs="CMU Serif Roman"/>
          <w:i/>
          <w:iCs/>
        </w:rPr>
        <w:t>The Psychological Record</w:t>
      </w:r>
      <w:r w:rsidR="004D5788" w:rsidRPr="004D5788">
        <w:rPr>
          <w:rFonts w:cs="CMU Serif Roman"/>
        </w:rPr>
        <w:t xml:space="preserve">, </w:t>
      </w:r>
      <w:r w:rsidR="004D5788" w:rsidRPr="004D5788">
        <w:rPr>
          <w:rFonts w:cs="CMU Serif Roman"/>
          <w:i/>
          <w:iCs/>
        </w:rPr>
        <w:t>60</w:t>
      </w:r>
      <w:r w:rsidR="004D5788" w:rsidRPr="004D5788">
        <w:rPr>
          <w:rFonts w:cs="CMU Serif Roman"/>
        </w:rPr>
        <w:t>, 527–542.</w:t>
      </w:r>
    </w:p>
    <w:p w14:paraId="6F0E7467" w14:textId="77777777" w:rsidR="004D5788" w:rsidRPr="004D5788" w:rsidRDefault="004D5788" w:rsidP="004D5788">
      <w:pPr>
        <w:pStyle w:val="Bibliography"/>
        <w:rPr>
          <w:rFonts w:cs="CMU Serif Roman"/>
        </w:rPr>
      </w:pPr>
      <w:r w:rsidRPr="004D5788">
        <w:rPr>
          <w:rFonts w:cs="CMU Serif Roman"/>
        </w:rPr>
        <w:t xml:space="preserve">Barnes-Holmes, D., &amp; Hussey, I. (2016). The functional-cognitive meta-theoretical framework: Reflections, possible clarifications and how to move forward. </w:t>
      </w:r>
      <w:r w:rsidRPr="004D5788">
        <w:rPr>
          <w:rFonts w:cs="CMU Serif Roman"/>
          <w:i/>
          <w:iCs/>
        </w:rPr>
        <w:t>International Journal of Psychology</w:t>
      </w:r>
      <w:r w:rsidRPr="004D5788">
        <w:rPr>
          <w:rFonts w:cs="CMU Serif Roman"/>
        </w:rPr>
        <w:t xml:space="preserve">, </w:t>
      </w:r>
      <w:r w:rsidRPr="004D5788">
        <w:rPr>
          <w:rFonts w:cs="CMU Serif Roman"/>
          <w:i/>
          <w:iCs/>
        </w:rPr>
        <w:t>51</w:t>
      </w:r>
      <w:r w:rsidRPr="004D5788">
        <w:rPr>
          <w:rFonts w:cs="CMU Serif Roman"/>
        </w:rPr>
        <w:t>(1), 50–57. https://doi.org/10.1002/ijop.12166</w:t>
      </w:r>
    </w:p>
    <w:p w14:paraId="189479D9" w14:textId="77777777" w:rsidR="004D5788" w:rsidRPr="004D5788" w:rsidRDefault="004D5788" w:rsidP="004D5788">
      <w:pPr>
        <w:pStyle w:val="Bibliography"/>
        <w:rPr>
          <w:rFonts w:cs="CMU Serif Roman"/>
        </w:rPr>
      </w:pPr>
      <w:r w:rsidRPr="004D5788">
        <w:rPr>
          <w:rFonts w:cs="CMU Serif Roman"/>
        </w:rPr>
        <w:t xml:space="preserve">Blanton, H., &amp; Jaccard, J. (2006). Arbitrary metrics in psychology. </w:t>
      </w:r>
      <w:r w:rsidRPr="004D5788">
        <w:rPr>
          <w:rFonts w:cs="CMU Serif Roman"/>
          <w:i/>
          <w:iCs/>
        </w:rPr>
        <w:t>American Psychologist</w:t>
      </w:r>
      <w:r w:rsidRPr="004D5788">
        <w:rPr>
          <w:rFonts w:cs="CMU Serif Roman"/>
        </w:rPr>
        <w:t xml:space="preserve">, </w:t>
      </w:r>
      <w:r w:rsidRPr="004D5788">
        <w:rPr>
          <w:rFonts w:cs="CMU Serif Roman"/>
          <w:i/>
          <w:iCs/>
        </w:rPr>
        <w:t>61</w:t>
      </w:r>
      <w:r w:rsidRPr="004D5788">
        <w:rPr>
          <w:rFonts w:cs="CMU Serif Roman"/>
        </w:rPr>
        <w:t>(1), 27–41. https://doi.org/10.1037/0003-066X.61.1.27</w:t>
      </w:r>
    </w:p>
    <w:p w14:paraId="13133900" w14:textId="77777777" w:rsidR="004D5788" w:rsidRPr="004D5788" w:rsidRDefault="004D5788" w:rsidP="004D5788">
      <w:pPr>
        <w:pStyle w:val="Bibliography"/>
        <w:rPr>
          <w:rFonts w:cs="CMU Serif Roman"/>
        </w:rPr>
      </w:pPr>
      <w:r w:rsidRPr="004D5788">
        <w:rPr>
          <w:rFonts w:cs="CMU Serif Roman"/>
        </w:rPr>
        <w:t xml:space="preserve">Drake, C. E., Seymour, K. H., &amp; Habib, R. (2016). Testing the IRAP: Exploring the Reliability and Fakability of an Idiographic Approach to Interpersonal Attitudes. </w:t>
      </w:r>
      <w:r w:rsidRPr="004D5788">
        <w:rPr>
          <w:rFonts w:cs="CMU Serif Roman"/>
          <w:i/>
          <w:iCs/>
        </w:rPr>
        <w:t>The Psychological Record</w:t>
      </w:r>
      <w:r w:rsidRPr="004D5788">
        <w:rPr>
          <w:rFonts w:cs="CMU Serif Roman"/>
        </w:rPr>
        <w:t xml:space="preserve">, </w:t>
      </w:r>
      <w:r w:rsidRPr="004D5788">
        <w:rPr>
          <w:rFonts w:cs="CMU Serif Roman"/>
          <w:i/>
          <w:iCs/>
        </w:rPr>
        <w:t>66</w:t>
      </w:r>
      <w:r w:rsidRPr="004D5788">
        <w:rPr>
          <w:rFonts w:cs="CMU Serif Roman"/>
        </w:rPr>
        <w:t>(1), 153–163. https://doi.org/10.1007/s40732-015-0160-1</w:t>
      </w:r>
    </w:p>
    <w:p w14:paraId="637E6D32" w14:textId="77777777" w:rsidR="004D5788" w:rsidRPr="004D5788" w:rsidRDefault="004D5788" w:rsidP="004D5788">
      <w:pPr>
        <w:pStyle w:val="Bibliography"/>
        <w:rPr>
          <w:rFonts w:cs="CMU Serif Roman"/>
        </w:rPr>
      </w:pPr>
      <w:r w:rsidRPr="004D5788">
        <w:rPr>
          <w:rFonts w:cs="CMU Serif Roman"/>
        </w:rPr>
        <w:t xml:space="preserve">Finn, M., Barnes-Holmes, D., Hussey, I., &amp; Graddy, J. (2016). Exploring the behavioral dynamics of the implicit relational assessment procedure: The impact of three types of introductory rules. </w:t>
      </w:r>
      <w:r w:rsidRPr="004D5788">
        <w:rPr>
          <w:rFonts w:cs="CMU Serif Roman"/>
          <w:i/>
          <w:iCs/>
        </w:rPr>
        <w:t>The Psychological Record</w:t>
      </w:r>
      <w:r w:rsidRPr="004D5788">
        <w:rPr>
          <w:rFonts w:cs="CMU Serif Roman"/>
        </w:rPr>
        <w:t xml:space="preserve">, </w:t>
      </w:r>
      <w:r w:rsidRPr="004D5788">
        <w:rPr>
          <w:rFonts w:cs="CMU Serif Roman"/>
          <w:i/>
          <w:iCs/>
        </w:rPr>
        <w:t>66</w:t>
      </w:r>
      <w:r w:rsidRPr="004D5788">
        <w:rPr>
          <w:rFonts w:cs="CMU Serif Roman"/>
        </w:rPr>
        <w:t>(2), 309–321. https://doi.org/10.1007/s40732-016-0173-4</w:t>
      </w:r>
    </w:p>
    <w:p w14:paraId="042FF9D9" w14:textId="77777777" w:rsidR="004D5788" w:rsidRPr="004D5788" w:rsidRDefault="004D5788" w:rsidP="004D5788">
      <w:pPr>
        <w:pStyle w:val="Bibliography"/>
        <w:rPr>
          <w:rFonts w:cs="CMU Serif Roman"/>
        </w:rPr>
      </w:pPr>
      <w:r w:rsidRPr="004D5788">
        <w:rPr>
          <w:rFonts w:cs="CMU Serif Roman"/>
        </w:rPr>
        <w:t xml:space="preserve">Finn, M., Barnes-Holmes, D., &amp; McEnteggart, C. (2018). Exploring the single-trial-type-dominance-effect in the IRAP: Developing a differential arbitrarily applicable relational responding effects (DAARRE) model. </w:t>
      </w:r>
      <w:r w:rsidRPr="004D5788">
        <w:rPr>
          <w:rFonts w:cs="CMU Serif Roman"/>
          <w:i/>
          <w:iCs/>
        </w:rPr>
        <w:t>The Psychological Record</w:t>
      </w:r>
      <w:r w:rsidRPr="004D5788">
        <w:rPr>
          <w:rFonts w:cs="CMU Serif Roman"/>
        </w:rPr>
        <w:t xml:space="preserve">, </w:t>
      </w:r>
      <w:r w:rsidRPr="004D5788">
        <w:rPr>
          <w:rFonts w:cs="CMU Serif Roman"/>
          <w:i/>
          <w:iCs/>
        </w:rPr>
        <w:t>68</w:t>
      </w:r>
      <w:r w:rsidRPr="004D5788">
        <w:rPr>
          <w:rFonts w:cs="CMU Serif Roman"/>
        </w:rPr>
        <w:t>(1), 11–25. https://doi.org/10.1007/s40732-017-0262-z</w:t>
      </w:r>
    </w:p>
    <w:p w14:paraId="3F90B5C6" w14:textId="77777777" w:rsidR="004D5788" w:rsidRPr="004D5788" w:rsidRDefault="004D5788" w:rsidP="004D5788">
      <w:pPr>
        <w:pStyle w:val="Bibliography"/>
        <w:rPr>
          <w:rFonts w:cs="CMU Serif Roman"/>
        </w:rPr>
      </w:pPr>
      <w:r w:rsidRPr="004D5788">
        <w:rPr>
          <w:rFonts w:cs="CMU Serif Roman"/>
        </w:rPr>
        <w:t xml:space="preserve">Gawronski, B., &amp; De Houwer, J. (2011). Implicit measures in social and personality psychology. In C. M. Judd (Ed.), </w:t>
      </w:r>
      <w:r w:rsidRPr="004D5788">
        <w:rPr>
          <w:rFonts w:cs="CMU Serif Roman"/>
          <w:i/>
          <w:iCs/>
        </w:rPr>
        <w:t>Handbook of research methods in social and personality psychology</w:t>
      </w:r>
      <w:r w:rsidRPr="004D5788">
        <w:rPr>
          <w:rFonts w:cs="CMU Serif Roman"/>
        </w:rPr>
        <w:t xml:space="preserve"> (Vol. 2). Cambridge University Press. 10.1017/CBO9780511996481.016</w:t>
      </w:r>
    </w:p>
    <w:p w14:paraId="2D9A52C2" w14:textId="77777777" w:rsidR="004D5788" w:rsidRPr="004D5788" w:rsidRDefault="004D5788" w:rsidP="004D5788">
      <w:pPr>
        <w:pStyle w:val="Bibliography"/>
        <w:rPr>
          <w:rFonts w:cs="CMU Serif Roman"/>
        </w:rPr>
      </w:pPr>
      <w:r w:rsidRPr="004D5788">
        <w:rPr>
          <w:rFonts w:cs="CMU Serif Roman"/>
        </w:rPr>
        <w:t xml:space="preserve">Greenland, S., Senn, S. J., Rothman, K. J., Carlin, J. B., Poole, C., Goodman, S. N., &amp; Altman, D. G. (2016). Statistical tests, P values, confidence intervals, and power: A guide to misinterpretations. </w:t>
      </w:r>
      <w:r w:rsidRPr="004D5788">
        <w:rPr>
          <w:rFonts w:cs="CMU Serif Roman"/>
          <w:i/>
          <w:iCs/>
        </w:rPr>
        <w:t>European Journal of Epidemiology</w:t>
      </w:r>
      <w:r w:rsidRPr="004D5788">
        <w:rPr>
          <w:rFonts w:cs="CMU Serif Roman"/>
        </w:rPr>
        <w:t xml:space="preserve">, </w:t>
      </w:r>
      <w:r w:rsidRPr="004D5788">
        <w:rPr>
          <w:rFonts w:cs="CMU Serif Roman"/>
          <w:i/>
          <w:iCs/>
        </w:rPr>
        <w:t>31</w:t>
      </w:r>
      <w:r w:rsidRPr="004D5788">
        <w:rPr>
          <w:rFonts w:cs="CMU Serif Roman"/>
        </w:rPr>
        <w:t>(4), 337–350. https://doi.org/10.1007/s10654-016-0149-3</w:t>
      </w:r>
    </w:p>
    <w:p w14:paraId="1465B08D" w14:textId="77777777" w:rsidR="004D5788" w:rsidRPr="004D5788" w:rsidRDefault="004D5788" w:rsidP="004D5788">
      <w:pPr>
        <w:pStyle w:val="Bibliography"/>
        <w:rPr>
          <w:rFonts w:cs="CMU Serif Roman"/>
        </w:rPr>
      </w:pPr>
      <w:r w:rsidRPr="004D5788">
        <w:rPr>
          <w:rFonts w:cs="CMU Serif Roman"/>
        </w:rPr>
        <w:t xml:space="preserve">Greenwald, A. G., &amp; Lai, C. K. (2020). Implicit Social Cognition. </w:t>
      </w:r>
      <w:r w:rsidRPr="004D5788">
        <w:rPr>
          <w:rFonts w:cs="CMU Serif Roman"/>
          <w:i/>
          <w:iCs/>
        </w:rPr>
        <w:t>Annual Review of Psychology</w:t>
      </w:r>
      <w:r w:rsidRPr="004D5788">
        <w:rPr>
          <w:rFonts w:cs="CMU Serif Roman"/>
        </w:rPr>
        <w:t xml:space="preserve">, </w:t>
      </w:r>
      <w:r w:rsidRPr="004D5788">
        <w:rPr>
          <w:rFonts w:cs="CMU Serif Roman"/>
          <w:i/>
          <w:iCs/>
        </w:rPr>
        <w:t>71</w:t>
      </w:r>
      <w:r w:rsidRPr="004D5788">
        <w:rPr>
          <w:rFonts w:cs="CMU Serif Roman"/>
        </w:rPr>
        <w:t>(1), 419–445. https://doi.org/10.1146/annurev-psych-010419-050837</w:t>
      </w:r>
    </w:p>
    <w:p w14:paraId="1C32BD0F" w14:textId="77777777" w:rsidR="004D5788" w:rsidRPr="004D5788" w:rsidRDefault="004D5788" w:rsidP="004D5788">
      <w:pPr>
        <w:pStyle w:val="Bibliography"/>
        <w:rPr>
          <w:rFonts w:cs="CMU Serif Roman"/>
        </w:rPr>
      </w:pPr>
      <w:r w:rsidRPr="004D5788">
        <w:rPr>
          <w:rFonts w:cs="CMU Serif Roman"/>
        </w:rPr>
        <w:t xml:space="preserve">Hughes, S., Barnes-Holmes, D., &amp; De Houwer, J. (2011). The dominance of associative theorizing in implicit attitude research: Propositional and behavioral alternatives. </w:t>
      </w:r>
      <w:r w:rsidRPr="004D5788">
        <w:rPr>
          <w:rFonts w:cs="CMU Serif Roman"/>
          <w:i/>
          <w:iCs/>
        </w:rPr>
        <w:t>The Psychological Record</w:t>
      </w:r>
      <w:r w:rsidRPr="004D5788">
        <w:rPr>
          <w:rFonts w:cs="CMU Serif Roman"/>
        </w:rPr>
        <w:t xml:space="preserve">, </w:t>
      </w:r>
      <w:r w:rsidRPr="004D5788">
        <w:rPr>
          <w:rFonts w:cs="CMU Serif Roman"/>
          <w:i/>
          <w:iCs/>
        </w:rPr>
        <w:t>61</w:t>
      </w:r>
      <w:r w:rsidRPr="004D5788">
        <w:rPr>
          <w:rFonts w:cs="CMU Serif Roman"/>
        </w:rPr>
        <w:t>(3), 465–498.</w:t>
      </w:r>
    </w:p>
    <w:p w14:paraId="618BA5E4" w14:textId="77777777" w:rsidR="004D5788" w:rsidRPr="004D5788" w:rsidRDefault="004D5788" w:rsidP="004D5788">
      <w:pPr>
        <w:pStyle w:val="Bibliography"/>
        <w:rPr>
          <w:rFonts w:cs="CMU Serif Roman"/>
        </w:rPr>
      </w:pPr>
      <w:r w:rsidRPr="004D5788">
        <w:rPr>
          <w:rFonts w:cs="CMU Serif Roman"/>
        </w:rPr>
        <w:t xml:space="preserve">Hughes, S., Barnes-Holmes, D., &amp; Vahey, N. A. (2012). Holding on to our functional roots when </w:t>
      </w:r>
      <w:r w:rsidRPr="004D5788">
        <w:rPr>
          <w:rFonts w:cs="CMU Serif Roman"/>
        </w:rPr>
        <w:lastRenderedPageBreak/>
        <w:t xml:space="preserve">exploring new intellectual islands: A voyage through implicit cognition research. </w:t>
      </w:r>
      <w:r w:rsidRPr="004D5788">
        <w:rPr>
          <w:rFonts w:cs="CMU Serif Roman"/>
          <w:i/>
          <w:iCs/>
        </w:rPr>
        <w:t>Journal of Contextual Behavioral Science</w:t>
      </w:r>
      <w:r w:rsidRPr="004D5788">
        <w:rPr>
          <w:rFonts w:cs="CMU Serif Roman"/>
        </w:rPr>
        <w:t xml:space="preserve">, </w:t>
      </w:r>
      <w:r w:rsidRPr="004D5788">
        <w:rPr>
          <w:rFonts w:cs="CMU Serif Roman"/>
          <w:i/>
          <w:iCs/>
        </w:rPr>
        <w:t>1</w:t>
      </w:r>
      <w:r w:rsidRPr="004D5788">
        <w:rPr>
          <w:rFonts w:cs="CMU Serif Roman"/>
        </w:rPr>
        <w:t>(1–2), 17–38. https://doi.org/10.1016/j.jcbs.2012.09.003</w:t>
      </w:r>
    </w:p>
    <w:p w14:paraId="4567F392" w14:textId="77777777" w:rsidR="004D5788" w:rsidRPr="004D5788" w:rsidRDefault="004D5788" w:rsidP="004D5788">
      <w:pPr>
        <w:pStyle w:val="Bibliography"/>
        <w:rPr>
          <w:rFonts w:cs="CMU Serif Roman"/>
        </w:rPr>
      </w:pPr>
      <w:r w:rsidRPr="004D5788">
        <w:rPr>
          <w:rFonts w:cs="CMU Serif Roman"/>
        </w:rPr>
        <w:t xml:space="preserve">Hussey, I. (2020). </w:t>
      </w:r>
      <w:r w:rsidRPr="004D5788">
        <w:rPr>
          <w:rFonts w:cs="CMU Serif Roman"/>
          <w:i/>
          <w:iCs/>
        </w:rPr>
        <w:t>The IRAP is not suitable for individual use due to very wide confidence intervals around D scores</w:t>
      </w:r>
      <w:r w:rsidRPr="004D5788">
        <w:rPr>
          <w:rFonts w:cs="CMU Serif Roman"/>
        </w:rPr>
        <w:t>. https://doi.org/10.31234/osf.io/w2ygr</w:t>
      </w:r>
    </w:p>
    <w:p w14:paraId="3FF7F66A" w14:textId="77777777" w:rsidR="004D5788" w:rsidRPr="004D5788" w:rsidRDefault="004D5788" w:rsidP="004D5788">
      <w:pPr>
        <w:pStyle w:val="Bibliography"/>
        <w:rPr>
          <w:rFonts w:cs="CMU Serif Roman"/>
        </w:rPr>
      </w:pPr>
      <w:r w:rsidRPr="004D5788">
        <w:rPr>
          <w:rFonts w:cs="CMU Serif Roman"/>
        </w:rPr>
        <w:t xml:space="preserve">Hussey, I., Daly, T., &amp; Barnes-Holmes, D. (2015). Life is Good, But Death Ain’t Bad Either: Counter-Intuitive Implicit Biases to Death in a Normative Population. </w:t>
      </w:r>
      <w:r w:rsidRPr="004D5788">
        <w:rPr>
          <w:rFonts w:cs="CMU Serif Roman"/>
          <w:i/>
          <w:iCs/>
        </w:rPr>
        <w:t>The Psychological Record</w:t>
      </w:r>
      <w:r w:rsidRPr="004D5788">
        <w:rPr>
          <w:rFonts w:cs="CMU Serif Roman"/>
        </w:rPr>
        <w:t xml:space="preserve">, </w:t>
      </w:r>
      <w:r w:rsidRPr="004D5788">
        <w:rPr>
          <w:rFonts w:cs="CMU Serif Roman"/>
          <w:i/>
          <w:iCs/>
        </w:rPr>
        <w:t>65</w:t>
      </w:r>
      <w:r w:rsidRPr="004D5788">
        <w:rPr>
          <w:rFonts w:cs="CMU Serif Roman"/>
        </w:rPr>
        <w:t>(4), 731–742. https://doi.org/10.1007/s40732-015-0142-3</w:t>
      </w:r>
    </w:p>
    <w:p w14:paraId="26B51A33" w14:textId="77777777" w:rsidR="004D5788" w:rsidRPr="004D5788" w:rsidRDefault="004D5788" w:rsidP="004D5788">
      <w:pPr>
        <w:pStyle w:val="Bibliography"/>
        <w:rPr>
          <w:rFonts w:cs="CMU Serif Roman"/>
        </w:rPr>
      </w:pPr>
      <w:r w:rsidRPr="004D5788">
        <w:rPr>
          <w:rFonts w:cs="CMU Serif Roman"/>
        </w:rPr>
        <w:t xml:space="preserve">Hussey, I., Thompson, M., McEnteggart, C., Barnes-Holmes, D., &amp; Barnes-Holmes, Y. (2015). Interpreting and inverting with less cursing: A guide to interpreting IRAP data. </w:t>
      </w:r>
      <w:r w:rsidRPr="004D5788">
        <w:rPr>
          <w:rFonts w:cs="CMU Serif Roman"/>
          <w:i/>
          <w:iCs/>
        </w:rPr>
        <w:t>Journal of Contextual Behavioral Science</w:t>
      </w:r>
      <w:r w:rsidRPr="004D5788">
        <w:rPr>
          <w:rFonts w:cs="CMU Serif Roman"/>
        </w:rPr>
        <w:t xml:space="preserve">, </w:t>
      </w:r>
      <w:r w:rsidRPr="004D5788">
        <w:rPr>
          <w:rFonts w:cs="CMU Serif Roman"/>
          <w:i/>
          <w:iCs/>
        </w:rPr>
        <w:t>4</w:t>
      </w:r>
      <w:r w:rsidRPr="004D5788">
        <w:rPr>
          <w:rFonts w:cs="CMU Serif Roman"/>
        </w:rPr>
        <w:t>(3), 157–162. https://doi.org/10.1016/j.jcbs.2015.05.001</w:t>
      </w:r>
    </w:p>
    <w:p w14:paraId="0CBADA44" w14:textId="77777777" w:rsidR="004D5788" w:rsidRPr="004D5788" w:rsidRDefault="004D5788" w:rsidP="004D5788">
      <w:pPr>
        <w:pStyle w:val="Bibliography"/>
        <w:rPr>
          <w:rFonts w:cs="CMU Serif Roman"/>
        </w:rPr>
      </w:pPr>
      <w:r w:rsidRPr="004D5788">
        <w:rPr>
          <w:rFonts w:cs="CMU Serif Roman"/>
        </w:rPr>
        <w:t xml:space="preserve">Lakens, D. (2013). Calculating and reporting effect sizes to facilitate cumulative science: A practical primer for t-tests and ANOVAs. </w:t>
      </w:r>
      <w:r w:rsidRPr="004D5788">
        <w:rPr>
          <w:rFonts w:cs="CMU Serif Roman"/>
          <w:i/>
          <w:iCs/>
        </w:rPr>
        <w:t>Frontiers in Psychology</w:t>
      </w:r>
      <w:r w:rsidRPr="004D5788">
        <w:rPr>
          <w:rFonts w:cs="CMU Serif Roman"/>
        </w:rPr>
        <w:t xml:space="preserve">, </w:t>
      </w:r>
      <w:r w:rsidRPr="004D5788">
        <w:rPr>
          <w:rFonts w:cs="CMU Serif Roman"/>
          <w:i/>
          <w:iCs/>
        </w:rPr>
        <w:t>4</w:t>
      </w:r>
      <w:r w:rsidRPr="004D5788">
        <w:rPr>
          <w:rFonts w:cs="CMU Serif Roman"/>
        </w:rPr>
        <w:t>. https://doi.org/10.3389/fpsyg.2013.00863</w:t>
      </w:r>
    </w:p>
    <w:p w14:paraId="77541DF8" w14:textId="77777777" w:rsidR="004D5788" w:rsidRPr="004D5788" w:rsidRDefault="004D5788" w:rsidP="004D5788">
      <w:pPr>
        <w:pStyle w:val="Bibliography"/>
        <w:rPr>
          <w:rFonts w:cs="CMU Serif Roman"/>
        </w:rPr>
      </w:pPr>
      <w:r w:rsidRPr="004D5788">
        <w:rPr>
          <w:rFonts w:cs="CMU Serif Roman"/>
        </w:rPr>
        <w:t xml:space="preserve">Lawrence, M. A. (2016). </w:t>
      </w:r>
      <w:r w:rsidRPr="004D5788">
        <w:rPr>
          <w:rFonts w:cs="CMU Serif Roman"/>
          <w:i/>
          <w:iCs/>
        </w:rPr>
        <w:t>ez: Easy Analysis and Visualization of Factorial Experiments</w:t>
      </w:r>
      <w:r w:rsidRPr="004D5788">
        <w:rPr>
          <w:rFonts w:cs="CMU Serif Roman"/>
        </w:rPr>
        <w:t>. https://CRAN.R-project.org/package=ez</w:t>
      </w:r>
    </w:p>
    <w:p w14:paraId="710EA6EE" w14:textId="77777777" w:rsidR="004D5788" w:rsidRPr="004D5788" w:rsidRDefault="004D5788" w:rsidP="004D5788">
      <w:pPr>
        <w:pStyle w:val="Bibliography"/>
        <w:rPr>
          <w:rFonts w:cs="CMU Serif Roman"/>
        </w:rPr>
      </w:pPr>
      <w:r w:rsidRPr="004D5788">
        <w:rPr>
          <w:rFonts w:cs="CMU Serif Roman"/>
        </w:rPr>
        <w:t xml:space="preserve">Lee, M. D., &amp; Wagenmakers, E.-J. (2013). </w:t>
      </w:r>
      <w:r w:rsidRPr="004D5788">
        <w:rPr>
          <w:rFonts w:cs="CMU Serif Roman"/>
          <w:i/>
          <w:iCs/>
        </w:rPr>
        <w:t>Bayesian cognitive modeling: A practical course</w:t>
      </w:r>
      <w:r w:rsidRPr="004D5788">
        <w:rPr>
          <w:rFonts w:cs="CMU Serif Roman"/>
        </w:rPr>
        <w:t>. Cambridge university press.</w:t>
      </w:r>
    </w:p>
    <w:p w14:paraId="5A26F1C5" w14:textId="77777777" w:rsidR="004D5788" w:rsidRPr="004D5788" w:rsidRDefault="004D5788" w:rsidP="004D5788">
      <w:pPr>
        <w:pStyle w:val="Bibliography"/>
        <w:rPr>
          <w:rFonts w:cs="CMU Serif Roman"/>
        </w:rPr>
      </w:pPr>
      <w:r w:rsidRPr="004D5788">
        <w:rPr>
          <w:rFonts w:cs="CMU Serif Roman"/>
        </w:rPr>
        <w:t xml:space="preserve">Morey, R. D., Rouder, J. N., Jamil, T., </w:t>
      </w:r>
      <w:proofErr w:type="spellStart"/>
      <w:r w:rsidRPr="004D5788">
        <w:rPr>
          <w:rFonts w:cs="CMU Serif Roman"/>
        </w:rPr>
        <w:t>Urbanek</w:t>
      </w:r>
      <w:proofErr w:type="spellEnd"/>
      <w:r w:rsidRPr="004D5788">
        <w:rPr>
          <w:rFonts w:cs="CMU Serif Roman"/>
        </w:rPr>
        <w:t xml:space="preserve">, S., </w:t>
      </w:r>
      <w:proofErr w:type="spellStart"/>
      <w:r w:rsidRPr="004D5788">
        <w:rPr>
          <w:rFonts w:cs="CMU Serif Roman"/>
        </w:rPr>
        <w:t>Forner</w:t>
      </w:r>
      <w:proofErr w:type="spellEnd"/>
      <w:r w:rsidRPr="004D5788">
        <w:rPr>
          <w:rFonts w:cs="CMU Serif Roman"/>
        </w:rPr>
        <w:t xml:space="preserve">, K., &amp; Ly, A. (2018). </w:t>
      </w:r>
      <w:r w:rsidRPr="004D5788">
        <w:rPr>
          <w:rFonts w:cs="CMU Serif Roman"/>
          <w:i/>
          <w:iCs/>
        </w:rPr>
        <w:t>BayesFactor: Computation of Bayes Factors for Common Designs</w:t>
      </w:r>
      <w:r w:rsidRPr="004D5788">
        <w:rPr>
          <w:rFonts w:cs="CMU Serif Roman"/>
        </w:rPr>
        <w:t xml:space="preserve"> (Version 0.9.12-4.2) [Computer software]. https://CRAN.R-project.org/package=BayesFactor</w:t>
      </w:r>
    </w:p>
    <w:p w14:paraId="2315EF68" w14:textId="77777777" w:rsidR="004D5788" w:rsidRPr="004D5788" w:rsidRDefault="004D5788" w:rsidP="004D5788">
      <w:pPr>
        <w:pStyle w:val="Bibliography"/>
        <w:rPr>
          <w:rFonts w:cs="CMU Serif Roman"/>
        </w:rPr>
      </w:pPr>
      <w:r w:rsidRPr="004D5788">
        <w:rPr>
          <w:rFonts w:cs="CMU Serif Roman"/>
        </w:rPr>
        <w:t xml:space="preserve">Nosek, B. A., Hawkins, C. B., &amp; Frazier, R. S. (2011). Implicit social cognition: From measures to mechanisms. </w:t>
      </w:r>
      <w:r w:rsidRPr="004D5788">
        <w:rPr>
          <w:rFonts w:cs="CMU Serif Roman"/>
          <w:i/>
          <w:iCs/>
        </w:rPr>
        <w:t>Trends in Cognitive Sciences</w:t>
      </w:r>
      <w:r w:rsidRPr="004D5788">
        <w:rPr>
          <w:rFonts w:cs="CMU Serif Roman"/>
        </w:rPr>
        <w:t xml:space="preserve">, </w:t>
      </w:r>
      <w:r w:rsidRPr="004D5788">
        <w:rPr>
          <w:rFonts w:cs="CMU Serif Roman"/>
          <w:i/>
          <w:iCs/>
        </w:rPr>
        <w:t>15</w:t>
      </w:r>
      <w:r w:rsidRPr="004D5788">
        <w:rPr>
          <w:rFonts w:cs="CMU Serif Roman"/>
        </w:rPr>
        <w:t>(4), 152–159. https://doi.org/10.1016/j.tics.2011.01.005</w:t>
      </w:r>
    </w:p>
    <w:p w14:paraId="1B8E1E48" w14:textId="77777777" w:rsidR="004D5788" w:rsidRPr="004D5788" w:rsidRDefault="004D5788" w:rsidP="004D5788">
      <w:pPr>
        <w:pStyle w:val="Bibliography"/>
        <w:rPr>
          <w:rFonts w:cs="CMU Serif Roman"/>
        </w:rPr>
      </w:pPr>
      <w:r w:rsidRPr="004D5788">
        <w:rPr>
          <w:rFonts w:cs="CMU Serif Roman"/>
        </w:rPr>
        <w:t xml:space="preserve">O’Shea, B., Watson, D. G., &amp; Brown, G. D. A. (2016). Measuring implicit attitudes: A positive framing bias flaw in the Implicit Relational </w:t>
      </w:r>
      <w:r w:rsidRPr="004D5788">
        <w:rPr>
          <w:rFonts w:cs="CMU Serif Roman"/>
        </w:rPr>
        <w:t xml:space="preserve">Assessment Procedure (IRAP). </w:t>
      </w:r>
      <w:r w:rsidRPr="004D5788">
        <w:rPr>
          <w:rFonts w:cs="CMU Serif Roman"/>
          <w:i/>
          <w:iCs/>
        </w:rPr>
        <w:t>Psychological Assessment</w:t>
      </w:r>
      <w:r w:rsidRPr="004D5788">
        <w:rPr>
          <w:rFonts w:cs="CMU Serif Roman"/>
        </w:rPr>
        <w:t xml:space="preserve">, </w:t>
      </w:r>
      <w:r w:rsidRPr="004D5788">
        <w:rPr>
          <w:rFonts w:cs="CMU Serif Roman"/>
          <w:i/>
          <w:iCs/>
        </w:rPr>
        <w:t>28</w:t>
      </w:r>
      <w:r w:rsidRPr="004D5788">
        <w:rPr>
          <w:rFonts w:cs="CMU Serif Roman"/>
        </w:rPr>
        <w:t>(2), 158–170. https://doi.org/10.1037/pas0000172</w:t>
      </w:r>
    </w:p>
    <w:p w14:paraId="362C7E28" w14:textId="77777777" w:rsidR="004D5788" w:rsidRPr="004D5788" w:rsidRDefault="004D5788" w:rsidP="004D5788">
      <w:pPr>
        <w:pStyle w:val="Bibliography"/>
        <w:rPr>
          <w:rFonts w:cs="CMU Serif Roman"/>
        </w:rPr>
      </w:pPr>
      <w:r w:rsidRPr="004D5788">
        <w:rPr>
          <w:rFonts w:cs="CMU Serif Roman"/>
        </w:rPr>
        <w:t xml:space="preserve">Pfister, R., &amp; </w:t>
      </w:r>
      <w:proofErr w:type="spellStart"/>
      <w:r w:rsidRPr="004D5788">
        <w:rPr>
          <w:rFonts w:cs="CMU Serif Roman"/>
        </w:rPr>
        <w:t>Janczyk</w:t>
      </w:r>
      <w:proofErr w:type="spellEnd"/>
      <w:r w:rsidRPr="004D5788">
        <w:rPr>
          <w:rFonts w:cs="CMU Serif Roman"/>
        </w:rPr>
        <w:t xml:space="preserve">, M. (2019). </w:t>
      </w:r>
      <w:proofErr w:type="spellStart"/>
      <w:r w:rsidRPr="004D5788">
        <w:rPr>
          <w:rFonts w:cs="CMU Serif Roman"/>
          <w:i/>
          <w:iCs/>
        </w:rPr>
        <w:t>schoRsch</w:t>
      </w:r>
      <w:proofErr w:type="spellEnd"/>
      <w:r w:rsidRPr="004D5788">
        <w:rPr>
          <w:rFonts w:cs="CMU Serif Roman"/>
          <w:i/>
          <w:iCs/>
        </w:rPr>
        <w:t>: Tools for Analyzing Factorial Experiments</w:t>
      </w:r>
      <w:r w:rsidRPr="004D5788">
        <w:rPr>
          <w:rFonts w:cs="CMU Serif Roman"/>
        </w:rPr>
        <w:t xml:space="preserve"> (Version 1.7) [Computer software]. https://CRAN.R-project.org/package=schoRsch</w:t>
      </w:r>
    </w:p>
    <w:p w14:paraId="63F0A1BD" w14:textId="77777777" w:rsidR="004D5788" w:rsidRPr="004D5788" w:rsidRDefault="004D5788" w:rsidP="004D5788">
      <w:pPr>
        <w:pStyle w:val="Bibliography"/>
        <w:rPr>
          <w:rFonts w:cs="CMU Serif Roman"/>
        </w:rPr>
      </w:pPr>
      <w:r w:rsidRPr="004D5788">
        <w:rPr>
          <w:rFonts w:cs="CMU Serif Roman"/>
        </w:rPr>
        <w:t xml:space="preserve">R Core Team. (2020). </w:t>
      </w:r>
      <w:r w:rsidRPr="004D5788">
        <w:rPr>
          <w:rFonts w:cs="CMU Serif Roman"/>
          <w:i/>
          <w:iCs/>
        </w:rPr>
        <w:t>R: A language and environment for statistical computing</w:t>
      </w:r>
      <w:r w:rsidRPr="004D5788">
        <w:rPr>
          <w:rFonts w:cs="CMU Serif Roman"/>
        </w:rPr>
        <w:t xml:space="preserve"> (Version 4.0) [Computer software]. R Foundation for Statistical Computing. https://www.R-project.org/</w:t>
      </w:r>
    </w:p>
    <w:p w14:paraId="2179CE5E" w14:textId="77777777" w:rsidR="004D5788" w:rsidRPr="004D5788" w:rsidRDefault="004D5788" w:rsidP="004D5788">
      <w:pPr>
        <w:pStyle w:val="Bibliography"/>
        <w:rPr>
          <w:rFonts w:cs="CMU Serif Roman"/>
        </w:rPr>
      </w:pPr>
      <w:r w:rsidRPr="004D5788">
        <w:rPr>
          <w:rFonts w:cs="CMU Serif Roman"/>
        </w:rPr>
        <w:t xml:space="preserve">Ratcliff, R. (1993). Methods for dealing with reaction time outliers. </w:t>
      </w:r>
      <w:r w:rsidRPr="004D5788">
        <w:rPr>
          <w:rFonts w:cs="CMU Serif Roman"/>
          <w:i/>
          <w:iCs/>
        </w:rPr>
        <w:t>Psychological Bulletin</w:t>
      </w:r>
      <w:r w:rsidRPr="004D5788">
        <w:rPr>
          <w:rFonts w:cs="CMU Serif Roman"/>
        </w:rPr>
        <w:t xml:space="preserve">, </w:t>
      </w:r>
      <w:r w:rsidRPr="004D5788">
        <w:rPr>
          <w:rFonts w:cs="CMU Serif Roman"/>
          <w:i/>
          <w:iCs/>
        </w:rPr>
        <w:t>114</w:t>
      </w:r>
      <w:r w:rsidRPr="004D5788">
        <w:rPr>
          <w:rFonts w:cs="CMU Serif Roman"/>
        </w:rPr>
        <w:t>(4), 510–532. https://doi.org/10.1037/0033-2909.114.3.510</w:t>
      </w:r>
    </w:p>
    <w:p w14:paraId="58EEA58B" w14:textId="77777777" w:rsidR="004D5788" w:rsidRPr="004D5788" w:rsidRDefault="004D5788" w:rsidP="004D5788">
      <w:pPr>
        <w:pStyle w:val="Bibliography"/>
        <w:rPr>
          <w:rFonts w:cs="CMU Serif Roman"/>
        </w:rPr>
      </w:pPr>
      <w:r w:rsidRPr="004D5788">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4D5788">
        <w:rPr>
          <w:rFonts w:cs="CMU Serif Roman"/>
          <w:i/>
          <w:iCs/>
        </w:rPr>
        <w:t>Cognition &amp; Emotion</w:t>
      </w:r>
      <w:r w:rsidRPr="004D5788">
        <w:rPr>
          <w:rFonts w:cs="CMU Serif Roman"/>
        </w:rPr>
        <w:t xml:space="preserve">, </w:t>
      </w:r>
      <w:r w:rsidRPr="004D5788">
        <w:rPr>
          <w:rFonts w:cs="CMU Serif Roman"/>
          <w:i/>
          <w:iCs/>
        </w:rPr>
        <w:t>27</w:t>
      </w:r>
      <w:r w:rsidRPr="004D5788">
        <w:rPr>
          <w:rFonts w:cs="CMU Serif Roman"/>
        </w:rPr>
        <w:t>(8), 1441–1449. https://doi.org/10.1080/02699931.2013.786681</w:t>
      </w:r>
    </w:p>
    <w:p w14:paraId="5651A494" w14:textId="77777777" w:rsidR="004D5788" w:rsidRPr="004D5788" w:rsidRDefault="004D5788" w:rsidP="004D5788">
      <w:pPr>
        <w:pStyle w:val="Bibliography"/>
        <w:rPr>
          <w:rFonts w:cs="CMU Serif Roman"/>
        </w:rPr>
      </w:pPr>
      <w:r w:rsidRPr="004D5788">
        <w:rPr>
          <w:rFonts w:cs="CMU Serif Roman"/>
        </w:rPr>
        <w:t xml:space="preserve">Remue, J., Hughes, S., De Houwer, J., &amp; De Raedt, R. (2014). To Be or Want to Be: Disentangling the Role of Actual versus Ideal Self in Implicit Self-Esteem. </w:t>
      </w:r>
      <w:r w:rsidRPr="004D5788">
        <w:rPr>
          <w:rFonts w:cs="CMU Serif Roman"/>
          <w:i/>
          <w:iCs/>
        </w:rPr>
        <w:t>PLoS ONE</w:t>
      </w:r>
      <w:r w:rsidRPr="004D5788">
        <w:rPr>
          <w:rFonts w:cs="CMU Serif Roman"/>
        </w:rPr>
        <w:t xml:space="preserve">, </w:t>
      </w:r>
      <w:r w:rsidRPr="004D5788">
        <w:rPr>
          <w:rFonts w:cs="CMU Serif Roman"/>
          <w:i/>
          <w:iCs/>
        </w:rPr>
        <w:t>9</w:t>
      </w:r>
      <w:r w:rsidRPr="004D5788">
        <w:rPr>
          <w:rFonts w:cs="CMU Serif Roman"/>
        </w:rPr>
        <w:t>(9), e108837. https://doi.org/10.1371/journal.pone.0108837</w:t>
      </w:r>
    </w:p>
    <w:p w14:paraId="1523AEDD" w14:textId="77777777" w:rsidR="004D5788" w:rsidRPr="004D5788" w:rsidRDefault="004D5788" w:rsidP="004D5788">
      <w:pPr>
        <w:pStyle w:val="Bibliography"/>
        <w:rPr>
          <w:rFonts w:cs="CMU Serif Roman"/>
        </w:rPr>
      </w:pPr>
      <w:r w:rsidRPr="004D5788">
        <w:rPr>
          <w:rFonts w:cs="CMU Serif Roman"/>
        </w:rPr>
        <w:t xml:space="preserve">Rouder, J. N., Speckman, P. L., Sun, D., Morey, R. D., &amp; Iverson, G. (2009). Bayesian t tests for accepting and rejecting the null hypothesis. </w:t>
      </w:r>
      <w:r w:rsidRPr="004D5788">
        <w:rPr>
          <w:rFonts w:cs="CMU Serif Roman"/>
          <w:i/>
          <w:iCs/>
        </w:rPr>
        <w:t>Psychonomic Bulletin &amp; Review</w:t>
      </w:r>
      <w:r w:rsidRPr="004D5788">
        <w:rPr>
          <w:rFonts w:cs="CMU Serif Roman"/>
        </w:rPr>
        <w:t xml:space="preserve">, </w:t>
      </w:r>
      <w:r w:rsidRPr="004D5788">
        <w:rPr>
          <w:rFonts w:cs="CMU Serif Roman"/>
          <w:i/>
          <w:iCs/>
        </w:rPr>
        <w:t>16</w:t>
      </w:r>
      <w:r w:rsidRPr="004D5788">
        <w:rPr>
          <w:rFonts w:cs="CMU Serif Roman"/>
        </w:rPr>
        <w:t>(2), 225–237. https://doi.org/10.3758/PBR.16.2.225</w:t>
      </w:r>
    </w:p>
    <w:p w14:paraId="14F819BF" w14:textId="77777777" w:rsidR="004D5788" w:rsidRPr="004D5788" w:rsidRDefault="004D5788" w:rsidP="004D5788">
      <w:pPr>
        <w:pStyle w:val="Bibliography"/>
        <w:rPr>
          <w:rFonts w:cs="CMU Serif Roman"/>
        </w:rPr>
      </w:pPr>
      <w:r w:rsidRPr="004D5788">
        <w:rPr>
          <w:rFonts w:cs="CMU Serif Roman"/>
        </w:rPr>
        <w:t xml:space="preserve">Simmons, J. P., Nelson, L. D., &amp; Simonsohn, U. (2012). </w:t>
      </w:r>
      <w:r w:rsidRPr="004D5788">
        <w:rPr>
          <w:rFonts w:cs="CMU Serif Roman"/>
          <w:i/>
          <w:iCs/>
        </w:rPr>
        <w:t>A 21 word solution</w:t>
      </w:r>
      <w:r w:rsidRPr="004D5788">
        <w:rPr>
          <w:rFonts w:cs="CMU Serif Roman"/>
        </w:rPr>
        <w:t>. Social Science Research Network. http://papers.ssrn.com/abstract=2160588</w:t>
      </w:r>
    </w:p>
    <w:p w14:paraId="0D00767A" w14:textId="77777777" w:rsidR="004D5788" w:rsidRPr="004D5788" w:rsidRDefault="004D5788" w:rsidP="004D5788">
      <w:pPr>
        <w:pStyle w:val="Bibliography"/>
        <w:rPr>
          <w:rFonts w:cs="CMU Serif Roman"/>
        </w:rPr>
      </w:pPr>
      <w:r w:rsidRPr="004D5788">
        <w:rPr>
          <w:rFonts w:cs="CMU Serif Roman"/>
        </w:rPr>
        <w:t xml:space="preserve">Vahey, N. A., Nicholson, E., &amp; Barnes-Holmes, D. (2015). A meta-analysis of criterion effects for the Implicit Relational Assessment Procedure (IRAP) in the clinical domain. </w:t>
      </w:r>
      <w:r w:rsidRPr="004D5788">
        <w:rPr>
          <w:rFonts w:cs="CMU Serif Roman"/>
          <w:i/>
          <w:iCs/>
        </w:rPr>
        <w:t>Journal of Behavior Therapy and Experimental Psychiatry</w:t>
      </w:r>
      <w:r w:rsidRPr="004D5788">
        <w:rPr>
          <w:rFonts w:cs="CMU Serif Roman"/>
        </w:rPr>
        <w:t xml:space="preserve">, </w:t>
      </w:r>
      <w:r w:rsidRPr="004D5788">
        <w:rPr>
          <w:rFonts w:cs="CMU Serif Roman"/>
          <w:i/>
          <w:iCs/>
        </w:rPr>
        <w:t>48</w:t>
      </w:r>
      <w:r w:rsidRPr="004D5788">
        <w:rPr>
          <w:rFonts w:cs="CMU Serif Roman"/>
        </w:rPr>
        <w:t>, 59–65. https://doi.org/10.1016/j.jbtep.2015.01.004</w:t>
      </w:r>
    </w:p>
    <w:p w14:paraId="65CDE1BD" w14:textId="77777777" w:rsidR="004D5788" w:rsidRPr="004D5788" w:rsidRDefault="004D5788" w:rsidP="004D5788">
      <w:pPr>
        <w:pStyle w:val="Bibliography"/>
        <w:rPr>
          <w:rFonts w:cs="CMU Serif Roman"/>
        </w:rPr>
      </w:pPr>
      <w:r w:rsidRPr="004D5788">
        <w:rPr>
          <w:rFonts w:cs="CMU Serif Roman"/>
        </w:rPr>
        <w:t xml:space="preserve">Whelan, R. (2008). Effective analysis of reaction time data. </w:t>
      </w:r>
      <w:r w:rsidRPr="004D5788">
        <w:rPr>
          <w:rFonts w:cs="CMU Serif Roman"/>
          <w:i/>
          <w:iCs/>
        </w:rPr>
        <w:t>The Psychological Record</w:t>
      </w:r>
      <w:r w:rsidRPr="004D5788">
        <w:rPr>
          <w:rFonts w:cs="CMU Serif Roman"/>
        </w:rPr>
        <w:t xml:space="preserve">, </w:t>
      </w:r>
      <w:r w:rsidRPr="004D5788">
        <w:rPr>
          <w:rFonts w:cs="CMU Serif Roman"/>
          <w:i/>
          <w:iCs/>
        </w:rPr>
        <w:t>58</w:t>
      </w:r>
      <w:r w:rsidRPr="004D5788">
        <w:rPr>
          <w:rFonts w:cs="CMU Serif Roman"/>
        </w:rPr>
        <w:t>(3), 475–482.</w:t>
      </w:r>
    </w:p>
    <w:p w14:paraId="54FF5311" w14:textId="78383760" w:rsidR="00171401" w:rsidRDefault="006C4A1E" w:rsidP="00171401">
      <w:pPr>
        <w:pStyle w:val="Bibliography"/>
        <w:sectPr w:rsidR="00171401" w:rsidSect="002830C9">
          <w:pgSz w:w="11900" w:h="16840" w:code="9"/>
          <w:pgMar w:top="1440" w:right="1440" w:bottom="1440" w:left="1440" w:header="720" w:footer="720" w:gutter="0"/>
          <w:cols w:num="2" w:space="340"/>
          <w:titlePg/>
          <w:docGrid w:linePitch="360"/>
        </w:sectPr>
      </w:pPr>
      <w:r w:rsidRPr="00B032CB">
        <w:fldChar w:fldCharType="end"/>
      </w:r>
    </w:p>
    <w:p w14:paraId="09663B4C" w14:textId="4081F776" w:rsidR="002334D9" w:rsidRDefault="00171401" w:rsidP="00171401">
      <w:pPr>
        <w:pStyle w:val="Bibliography"/>
        <w:sectPr w:rsidR="002334D9" w:rsidSect="00171401">
          <w:type w:val="continuous"/>
          <w:pgSz w:w="11900" w:h="16840" w:code="9"/>
          <w:pgMar w:top="1440" w:right="1440" w:bottom="1440" w:left="1440" w:header="720" w:footer="720" w:gutter="0"/>
          <w:cols w:space="720"/>
          <w:titlePg/>
          <w:docGrid w:linePitch="360"/>
        </w:sectPr>
      </w:pPr>
      <w:r>
        <w:t xml:space="preserve"> </w:t>
      </w:r>
    </w:p>
    <w:p w14:paraId="61BE35A5" w14:textId="172BE112" w:rsidR="004559D9" w:rsidRPr="009462EB" w:rsidRDefault="004559D9" w:rsidP="00676AD2">
      <w:pPr>
        <w:ind w:firstLine="0"/>
      </w:pPr>
    </w:p>
    <w:sectPr w:rsidR="004559D9" w:rsidRPr="009462EB" w:rsidSect="002334D9">
      <w:type w:val="continuous"/>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BA21" w16cex:dateUtc="2020-06-15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90F4F" w14:textId="77777777" w:rsidR="002548F8" w:rsidRDefault="002548F8" w:rsidP="00E76432">
      <w:r>
        <w:separator/>
      </w:r>
    </w:p>
  </w:endnote>
  <w:endnote w:type="continuationSeparator" w:id="0">
    <w:p w14:paraId="0393879F" w14:textId="77777777" w:rsidR="002548F8" w:rsidRDefault="002548F8" w:rsidP="00E76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2590892"/>
      <w:docPartObj>
        <w:docPartGallery w:val="Page Numbers (Bottom of Page)"/>
        <w:docPartUnique/>
      </w:docPartObj>
    </w:sdtPr>
    <w:sdtEndPr>
      <w:rPr>
        <w:rStyle w:val="PageNumber"/>
      </w:rPr>
    </w:sdtEndPr>
    <w:sdtContent>
      <w:p w14:paraId="02FF336C" w14:textId="103DA584" w:rsidR="0037225C" w:rsidRDefault="0037225C"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D4FF4C" w14:textId="77777777" w:rsidR="0037225C" w:rsidRDefault="003722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3622840"/>
      <w:docPartObj>
        <w:docPartGallery w:val="Page Numbers (Bottom of Page)"/>
        <w:docPartUnique/>
      </w:docPartObj>
    </w:sdtPr>
    <w:sdtEndPr>
      <w:rPr>
        <w:rStyle w:val="PageNumber"/>
      </w:rPr>
    </w:sdtEndPr>
    <w:sdtContent>
      <w:p w14:paraId="651F4122" w14:textId="46BC9186" w:rsidR="0037225C" w:rsidRDefault="0037225C"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2DD769" w14:textId="77777777" w:rsidR="0037225C" w:rsidRDefault="003722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0635527"/>
      <w:docPartObj>
        <w:docPartGallery w:val="Page Numbers (Bottom of Page)"/>
        <w:docPartUnique/>
      </w:docPartObj>
    </w:sdtPr>
    <w:sdtEndPr>
      <w:rPr>
        <w:rStyle w:val="PageNumber"/>
      </w:rPr>
    </w:sdtEndPr>
    <w:sdtContent>
      <w:p w14:paraId="29208F89" w14:textId="3E1868B8" w:rsidR="00456A71" w:rsidRDefault="00456A71"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39CE8E" w14:textId="77777777" w:rsidR="00456A71" w:rsidRDefault="00456A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A1515" w14:textId="77777777" w:rsidR="002548F8" w:rsidRDefault="002548F8" w:rsidP="00E76432">
      <w:r>
        <w:separator/>
      </w:r>
    </w:p>
  </w:footnote>
  <w:footnote w:type="continuationSeparator" w:id="0">
    <w:p w14:paraId="52AECB02" w14:textId="77777777" w:rsidR="002548F8" w:rsidRDefault="002548F8" w:rsidP="00E764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121DE"/>
    <w:rsid w:val="0001234B"/>
    <w:rsid w:val="00013419"/>
    <w:rsid w:val="00015268"/>
    <w:rsid w:val="00017C1F"/>
    <w:rsid w:val="00020F6A"/>
    <w:rsid w:val="00022908"/>
    <w:rsid w:val="00023216"/>
    <w:rsid w:val="00025F05"/>
    <w:rsid w:val="00036D08"/>
    <w:rsid w:val="00043878"/>
    <w:rsid w:val="00046699"/>
    <w:rsid w:val="0005092A"/>
    <w:rsid w:val="0005157A"/>
    <w:rsid w:val="0005428C"/>
    <w:rsid w:val="00057B2C"/>
    <w:rsid w:val="0006076C"/>
    <w:rsid w:val="00061A6B"/>
    <w:rsid w:val="00064281"/>
    <w:rsid w:val="00064F03"/>
    <w:rsid w:val="00065655"/>
    <w:rsid w:val="000704C7"/>
    <w:rsid w:val="00075293"/>
    <w:rsid w:val="00083A87"/>
    <w:rsid w:val="00087606"/>
    <w:rsid w:val="00092139"/>
    <w:rsid w:val="00096515"/>
    <w:rsid w:val="00097DA0"/>
    <w:rsid w:val="000A08C3"/>
    <w:rsid w:val="000A15C2"/>
    <w:rsid w:val="000A29CC"/>
    <w:rsid w:val="000A4CF6"/>
    <w:rsid w:val="000A73A9"/>
    <w:rsid w:val="000B31B4"/>
    <w:rsid w:val="000B3338"/>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35A8"/>
    <w:rsid w:val="00123FBD"/>
    <w:rsid w:val="00124598"/>
    <w:rsid w:val="00124B01"/>
    <w:rsid w:val="001253D7"/>
    <w:rsid w:val="0013175C"/>
    <w:rsid w:val="00134A0B"/>
    <w:rsid w:val="00134E57"/>
    <w:rsid w:val="0014115C"/>
    <w:rsid w:val="00143ADA"/>
    <w:rsid w:val="00146AC6"/>
    <w:rsid w:val="00147E28"/>
    <w:rsid w:val="00155C94"/>
    <w:rsid w:val="00163676"/>
    <w:rsid w:val="001644C7"/>
    <w:rsid w:val="00165502"/>
    <w:rsid w:val="001666E1"/>
    <w:rsid w:val="00171401"/>
    <w:rsid w:val="001735A7"/>
    <w:rsid w:val="00176C64"/>
    <w:rsid w:val="00180EB4"/>
    <w:rsid w:val="00182E37"/>
    <w:rsid w:val="001844A2"/>
    <w:rsid w:val="001959A0"/>
    <w:rsid w:val="001A5FA7"/>
    <w:rsid w:val="001B09E3"/>
    <w:rsid w:val="001B2EDB"/>
    <w:rsid w:val="001B319F"/>
    <w:rsid w:val="001C04D4"/>
    <w:rsid w:val="001C34C0"/>
    <w:rsid w:val="001C526F"/>
    <w:rsid w:val="001D4050"/>
    <w:rsid w:val="001D6D5E"/>
    <w:rsid w:val="001E37CE"/>
    <w:rsid w:val="001E39A8"/>
    <w:rsid w:val="001E46CC"/>
    <w:rsid w:val="001F20AF"/>
    <w:rsid w:val="001F2C58"/>
    <w:rsid w:val="001F34D9"/>
    <w:rsid w:val="001F5BEB"/>
    <w:rsid w:val="001F665F"/>
    <w:rsid w:val="0020033C"/>
    <w:rsid w:val="00201030"/>
    <w:rsid w:val="002010B3"/>
    <w:rsid w:val="0020318F"/>
    <w:rsid w:val="00203258"/>
    <w:rsid w:val="00203380"/>
    <w:rsid w:val="00203AE4"/>
    <w:rsid w:val="00207E09"/>
    <w:rsid w:val="00211A11"/>
    <w:rsid w:val="0022204F"/>
    <w:rsid w:val="00222333"/>
    <w:rsid w:val="002248D9"/>
    <w:rsid w:val="00225244"/>
    <w:rsid w:val="0023164D"/>
    <w:rsid w:val="00232C05"/>
    <w:rsid w:val="002334D9"/>
    <w:rsid w:val="00233B97"/>
    <w:rsid w:val="00234CA8"/>
    <w:rsid w:val="002359A4"/>
    <w:rsid w:val="00236D80"/>
    <w:rsid w:val="00237E29"/>
    <w:rsid w:val="00241049"/>
    <w:rsid w:val="00242304"/>
    <w:rsid w:val="00242772"/>
    <w:rsid w:val="00242D29"/>
    <w:rsid w:val="002437E0"/>
    <w:rsid w:val="00243DB0"/>
    <w:rsid w:val="002525FD"/>
    <w:rsid w:val="002548F8"/>
    <w:rsid w:val="00256B9F"/>
    <w:rsid w:val="00261CAC"/>
    <w:rsid w:val="00262AB1"/>
    <w:rsid w:val="00263838"/>
    <w:rsid w:val="0026448A"/>
    <w:rsid w:val="00264F3A"/>
    <w:rsid w:val="002658D7"/>
    <w:rsid w:val="00272053"/>
    <w:rsid w:val="00273BA7"/>
    <w:rsid w:val="00273E59"/>
    <w:rsid w:val="00276C6E"/>
    <w:rsid w:val="00277378"/>
    <w:rsid w:val="0028122E"/>
    <w:rsid w:val="00281319"/>
    <w:rsid w:val="002830C9"/>
    <w:rsid w:val="00283BBB"/>
    <w:rsid w:val="00285726"/>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D0E07"/>
    <w:rsid w:val="002D0F80"/>
    <w:rsid w:val="002D5108"/>
    <w:rsid w:val="002D6E71"/>
    <w:rsid w:val="002E017C"/>
    <w:rsid w:val="002E07C7"/>
    <w:rsid w:val="002E2DC2"/>
    <w:rsid w:val="002E4139"/>
    <w:rsid w:val="002E6115"/>
    <w:rsid w:val="002F0266"/>
    <w:rsid w:val="002F2542"/>
    <w:rsid w:val="002F36D0"/>
    <w:rsid w:val="002F68F1"/>
    <w:rsid w:val="0030216B"/>
    <w:rsid w:val="00303078"/>
    <w:rsid w:val="00304344"/>
    <w:rsid w:val="0030690E"/>
    <w:rsid w:val="003079B0"/>
    <w:rsid w:val="003108B7"/>
    <w:rsid w:val="003119CC"/>
    <w:rsid w:val="00311D6D"/>
    <w:rsid w:val="003175DC"/>
    <w:rsid w:val="003255B9"/>
    <w:rsid w:val="0032743E"/>
    <w:rsid w:val="00330EA7"/>
    <w:rsid w:val="00334236"/>
    <w:rsid w:val="003352FC"/>
    <w:rsid w:val="0033791E"/>
    <w:rsid w:val="003406EA"/>
    <w:rsid w:val="00341517"/>
    <w:rsid w:val="00342B66"/>
    <w:rsid w:val="00343705"/>
    <w:rsid w:val="00350CAB"/>
    <w:rsid w:val="0035152F"/>
    <w:rsid w:val="0035163B"/>
    <w:rsid w:val="00356EE5"/>
    <w:rsid w:val="00370D0B"/>
    <w:rsid w:val="00371EA0"/>
    <w:rsid w:val="0037225C"/>
    <w:rsid w:val="00373AAD"/>
    <w:rsid w:val="00383B90"/>
    <w:rsid w:val="00384270"/>
    <w:rsid w:val="00385DD4"/>
    <w:rsid w:val="003876F7"/>
    <w:rsid w:val="00387B3F"/>
    <w:rsid w:val="0039002B"/>
    <w:rsid w:val="0039073E"/>
    <w:rsid w:val="00392EBB"/>
    <w:rsid w:val="003943BB"/>
    <w:rsid w:val="003963AD"/>
    <w:rsid w:val="0039652D"/>
    <w:rsid w:val="003A20D5"/>
    <w:rsid w:val="003A4D6A"/>
    <w:rsid w:val="003A53EB"/>
    <w:rsid w:val="003A6054"/>
    <w:rsid w:val="003A7F3F"/>
    <w:rsid w:val="003B0CAE"/>
    <w:rsid w:val="003B10DC"/>
    <w:rsid w:val="003B29F9"/>
    <w:rsid w:val="003B3D03"/>
    <w:rsid w:val="003C1C21"/>
    <w:rsid w:val="003C53B5"/>
    <w:rsid w:val="003C6FA8"/>
    <w:rsid w:val="003C72B2"/>
    <w:rsid w:val="003D33C1"/>
    <w:rsid w:val="003D35A5"/>
    <w:rsid w:val="003D48F4"/>
    <w:rsid w:val="003D6544"/>
    <w:rsid w:val="003D7B03"/>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30DD"/>
    <w:rsid w:val="00413972"/>
    <w:rsid w:val="00424241"/>
    <w:rsid w:val="004316D7"/>
    <w:rsid w:val="00436F85"/>
    <w:rsid w:val="004408F8"/>
    <w:rsid w:val="00441AE6"/>
    <w:rsid w:val="004453DF"/>
    <w:rsid w:val="00447681"/>
    <w:rsid w:val="004502B1"/>
    <w:rsid w:val="00453E23"/>
    <w:rsid w:val="004559D9"/>
    <w:rsid w:val="00456A71"/>
    <w:rsid w:val="00460584"/>
    <w:rsid w:val="00461000"/>
    <w:rsid w:val="004627C0"/>
    <w:rsid w:val="00463351"/>
    <w:rsid w:val="0046536F"/>
    <w:rsid w:val="00470B7F"/>
    <w:rsid w:val="00471803"/>
    <w:rsid w:val="00471A4B"/>
    <w:rsid w:val="00474272"/>
    <w:rsid w:val="00476490"/>
    <w:rsid w:val="00480928"/>
    <w:rsid w:val="00484767"/>
    <w:rsid w:val="00491E20"/>
    <w:rsid w:val="00491E8F"/>
    <w:rsid w:val="00495E38"/>
    <w:rsid w:val="004A4DC3"/>
    <w:rsid w:val="004A526D"/>
    <w:rsid w:val="004A556B"/>
    <w:rsid w:val="004B113C"/>
    <w:rsid w:val="004B7484"/>
    <w:rsid w:val="004C0348"/>
    <w:rsid w:val="004C0F1A"/>
    <w:rsid w:val="004C11F9"/>
    <w:rsid w:val="004C43F5"/>
    <w:rsid w:val="004C4A01"/>
    <w:rsid w:val="004C5E61"/>
    <w:rsid w:val="004C5E64"/>
    <w:rsid w:val="004C6466"/>
    <w:rsid w:val="004D1BAA"/>
    <w:rsid w:val="004D3321"/>
    <w:rsid w:val="004D44D8"/>
    <w:rsid w:val="004D475D"/>
    <w:rsid w:val="004D4CD3"/>
    <w:rsid w:val="004D5788"/>
    <w:rsid w:val="004D67A6"/>
    <w:rsid w:val="004E2DDF"/>
    <w:rsid w:val="004E4B89"/>
    <w:rsid w:val="004F093C"/>
    <w:rsid w:val="004F096C"/>
    <w:rsid w:val="004F1261"/>
    <w:rsid w:val="004F40B7"/>
    <w:rsid w:val="00504356"/>
    <w:rsid w:val="005056F0"/>
    <w:rsid w:val="00510128"/>
    <w:rsid w:val="0051500F"/>
    <w:rsid w:val="00520996"/>
    <w:rsid w:val="00530FA9"/>
    <w:rsid w:val="005422FF"/>
    <w:rsid w:val="00547A47"/>
    <w:rsid w:val="005509BE"/>
    <w:rsid w:val="0055179E"/>
    <w:rsid w:val="005540A9"/>
    <w:rsid w:val="00554FCC"/>
    <w:rsid w:val="005710A4"/>
    <w:rsid w:val="00571150"/>
    <w:rsid w:val="005712F0"/>
    <w:rsid w:val="00571B47"/>
    <w:rsid w:val="00572EC1"/>
    <w:rsid w:val="005730E0"/>
    <w:rsid w:val="005742E4"/>
    <w:rsid w:val="005762EA"/>
    <w:rsid w:val="00576F84"/>
    <w:rsid w:val="00577A43"/>
    <w:rsid w:val="005811A7"/>
    <w:rsid w:val="005813B7"/>
    <w:rsid w:val="005816C9"/>
    <w:rsid w:val="005829A2"/>
    <w:rsid w:val="00582FEF"/>
    <w:rsid w:val="00587D81"/>
    <w:rsid w:val="00593D98"/>
    <w:rsid w:val="005946F6"/>
    <w:rsid w:val="005A04E4"/>
    <w:rsid w:val="005A3C94"/>
    <w:rsid w:val="005A4CDE"/>
    <w:rsid w:val="005B2DCE"/>
    <w:rsid w:val="005B3272"/>
    <w:rsid w:val="005C0EF0"/>
    <w:rsid w:val="005C14D5"/>
    <w:rsid w:val="005C205C"/>
    <w:rsid w:val="005C3578"/>
    <w:rsid w:val="005D0445"/>
    <w:rsid w:val="005D1FA4"/>
    <w:rsid w:val="005D2069"/>
    <w:rsid w:val="005D2256"/>
    <w:rsid w:val="005D2618"/>
    <w:rsid w:val="005D272E"/>
    <w:rsid w:val="005D6765"/>
    <w:rsid w:val="005D7E33"/>
    <w:rsid w:val="005E15E1"/>
    <w:rsid w:val="005E4524"/>
    <w:rsid w:val="005E56F8"/>
    <w:rsid w:val="005E6185"/>
    <w:rsid w:val="005E7AD2"/>
    <w:rsid w:val="005F079D"/>
    <w:rsid w:val="005F2DB0"/>
    <w:rsid w:val="005F3099"/>
    <w:rsid w:val="005F45F7"/>
    <w:rsid w:val="005F5E20"/>
    <w:rsid w:val="005F768A"/>
    <w:rsid w:val="005F77D1"/>
    <w:rsid w:val="005F7B2E"/>
    <w:rsid w:val="005F7D15"/>
    <w:rsid w:val="00600FD4"/>
    <w:rsid w:val="00603900"/>
    <w:rsid w:val="0061036F"/>
    <w:rsid w:val="00615E3B"/>
    <w:rsid w:val="0062490C"/>
    <w:rsid w:val="00635E6E"/>
    <w:rsid w:val="0063704F"/>
    <w:rsid w:val="00637211"/>
    <w:rsid w:val="00643C01"/>
    <w:rsid w:val="00650771"/>
    <w:rsid w:val="0066016B"/>
    <w:rsid w:val="00670D5A"/>
    <w:rsid w:val="00674927"/>
    <w:rsid w:val="0067664E"/>
    <w:rsid w:val="00676AD2"/>
    <w:rsid w:val="00681F8A"/>
    <w:rsid w:val="00684F6E"/>
    <w:rsid w:val="00687688"/>
    <w:rsid w:val="006909B9"/>
    <w:rsid w:val="00692105"/>
    <w:rsid w:val="00692937"/>
    <w:rsid w:val="00693644"/>
    <w:rsid w:val="00694810"/>
    <w:rsid w:val="0069524F"/>
    <w:rsid w:val="00696FC3"/>
    <w:rsid w:val="006972F3"/>
    <w:rsid w:val="006A142E"/>
    <w:rsid w:val="006A2BA2"/>
    <w:rsid w:val="006A3CEC"/>
    <w:rsid w:val="006B00E9"/>
    <w:rsid w:val="006B093E"/>
    <w:rsid w:val="006B0BBF"/>
    <w:rsid w:val="006B2945"/>
    <w:rsid w:val="006B67CE"/>
    <w:rsid w:val="006C0E73"/>
    <w:rsid w:val="006C11B7"/>
    <w:rsid w:val="006C2C4B"/>
    <w:rsid w:val="006C2C77"/>
    <w:rsid w:val="006C4A1E"/>
    <w:rsid w:val="006C6001"/>
    <w:rsid w:val="006D0155"/>
    <w:rsid w:val="006D0AF2"/>
    <w:rsid w:val="006D2A38"/>
    <w:rsid w:val="006D3392"/>
    <w:rsid w:val="006D3F3B"/>
    <w:rsid w:val="006D40E4"/>
    <w:rsid w:val="006E0813"/>
    <w:rsid w:val="006E4AE3"/>
    <w:rsid w:val="006E7F78"/>
    <w:rsid w:val="006F16BE"/>
    <w:rsid w:val="006F192B"/>
    <w:rsid w:val="006F38F2"/>
    <w:rsid w:val="006F44F0"/>
    <w:rsid w:val="006F6787"/>
    <w:rsid w:val="006F70C1"/>
    <w:rsid w:val="00701D2C"/>
    <w:rsid w:val="00705FCE"/>
    <w:rsid w:val="00707DD9"/>
    <w:rsid w:val="00713099"/>
    <w:rsid w:val="00722551"/>
    <w:rsid w:val="00726186"/>
    <w:rsid w:val="00726255"/>
    <w:rsid w:val="00730013"/>
    <w:rsid w:val="00731155"/>
    <w:rsid w:val="00731B1E"/>
    <w:rsid w:val="00731FCD"/>
    <w:rsid w:val="007371B8"/>
    <w:rsid w:val="0074237A"/>
    <w:rsid w:val="00744F15"/>
    <w:rsid w:val="0074589F"/>
    <w:rsid w:val="007518F6"/>
    <w:rsid w:val="00751DCB"/>
    <w:rsid w:val="00754369"/>
    <w:rsid w:val="00754CAE"/>
    <w:rsid w:val="00756CD3"/>
    <w:rsid w:val="007614E6"/>
    <w:rsid w:val="007729BB"/>
    <w:rsid w:val="00773906"/>
    <w:rsid w:val="007767D0"/>
    <w:rsid w:val="00782D81"/>
    <w:rsid w:val="0078364A"/>
    <w:rsid w:val="0078369D"/>
    <w:rsid w:val="00783FBE"/>
    <w:rsid w:val="0079388B"/>
    <w:rsid w:val="007959A7"/>
    <w:rsid w:val="007A175A"/>
    <w:rsid w:val="007A4748"/>
    <w:rsid w:val="007A57BE"/>
    <w:rsid w:val="007A6C6E"/>
    <w:rsid w:val="007B1E41"/>
    <w:rsid w:val="007B238F"/>
    <w:rsid w:val="007B4498"/>
    <w:rsid w:val="007B6E57"/>
    <w:rsid w:val="007C22D0"/>
    <w:rsid w:val="007C3316"/>
    <w:rsid w:val="007C6731"/>
    <w:rsid w:val="007C6E22"/>
    <w:rsid w:val="007C78CE"/>
    <w:rsid w:val="007D1690"/>
    <w:rsid w:val="007D349B"/>
    <w:rsid w:val="007D58B2"/>
    <w:rsid w:val="007D7BD9"/>
    <w:rsid w:val="007D7D12"/>
    <w:rsid w:val="007E23C7"/>
    <w:rsid w:val="007E23F5"/>
    <w:rsid w:val="007F6BB7"/>
    <w:rsid w:val="008028A6"/>
    <w:rsid w:val="00804D37"/>
    <w:rsid w:val="00805BDB"/>
    <w:rsid w:val="00805F41"/>
    <w:rsid w:val="00806D9C"/>
    <w:rsid w:val="00807E22"/>
    <w:rsid w:val="00813807"/>
    <w:rsid w:val="00816C6B"/>
    <w:rsid w:val="00817CFB"/>
    <w:rsid w:val="008216FE"/>
    <w:rsid w:val="008221D5"/>
    <w:rsid w:val="0083307F"/>
    <w:rsid w:val="00835024"/>
    <w:rsid w:val="00835481"/>
    <w:rsid w:val="00835F2B"/>
    <w:rsid w:val="00837C8E"/>
    <w:rsid w:val="00841A6D"/>
    <w:rsid w:val="008462FC"/>
    <w:rsid w:val="008467EB"/>
    <w:rsid w:val="008505F0"/>
    <w:rsid w:val="00854F07"/>
    <w:rsid w:val="00863D65"/>
    <w:rsid w:val="00864EC3"/>
    <w:rsid w:val="008712EB"/>
    <w:rsid w:val="00872662"/>
    <w:rsid w:val="00874061"/>
    <w:rsid w:val="00876582"/>
    <w:rsid w:val="008818A6"/>
    <w:rsid w:val="00884F77"/>
    <w:rsid w:val="00884FFF"/>
    <w:rsid w:val="00890CCA"/>
    <w:rsid w:val="0089267D"/>
    <w:rsid w:val="00897D8A"/>
    <w:rsid w:val="008A4056"/>
    <w:rsid w:val="008A4664"/>
    <w:rsid w:val="008A6059"/>
    <w:rsid w:val="008A7B4E"/>
    <w:rsid w:val="008B4CC6"/>
    <w:rsid w:val="008B66AB"/>
    <w:rsid w:val="008C08BA"/>
    <w:rsid w:val="008C3A25"/>
    <w:rsid w:val="008C3D16"/>
    <w:rsid w:val="008C6C62"/>
    <w:rsid w:val="008C7177"/>
    <w:rsid w:val="008D50DD"/>
    <w:rsid w:val="008E08F2"/>
    <w:rsid w:val="008E4D91"/>
    <w:rsid w:val="008E6AFB"/>
    <w:rsid w:val="008F072B"/>
    <w:rsid w:val="00900EE7"/>
    <w:rsid w:val="009024D7"/>
    <w:rsid w:val="00902B59"/>
    <w:rsid w:val="00902CAC"/>
    <w:rsid w:val="0090415F"/>
    <w:rsid w:val="009055B4"/>
    <w:rsid w:val="0090684C"/>
    <w:rsid w:val="00907A70"/>
    <w:rsid w:val="00914F98"/>
    <w:rsid w:val="00921D0E"/>
    <w:rsid w:val="00922C11"/>
    <w:rsid w:val="00925D5A"/>
    <w:rsid w:val="00926BE5"/>
    <w:rsid w:val="009323BA"/>
    <w:rsid w:val="00933AF4"/>
    <w:rsid w:val="009358DB"/>
    <w:rsid w:val="00941EE5"/>
    <w:rsid w:val="009462BC"/>
    <w:rsid w:val="009462EB"/>
    <w:rsid w:val="009473CC"/>
    <w:rsid w:val="00950966"/>
    <w:rsid w:val="00954792"/>
    <w:rsid w:val="00954C05"/>
    <w:rsid w:val="0095653C"/>
    <w:rsid w:val="00956AF8"/>
    <w:rsid w:val="009616BC"/>
    <w:rsid w:val="00962F18"/>
    <w:rsid w:val="00964D4A"/>
    <w:rsid w:val="00966169"/>
    <w:rsid w:val="00966F38"/>
    <w:rsid w:val="00967285"/>
    <w:rsid w:val="00970B9D"/>
    <w:rsid w:val="009738EA"/>
    <w:rsid w:val="00973EB9"/>
    <w:rsid w:val="00974C07"/>
    <w:rsid w:val="00977904"/>
    <w:rsid w:val="00980EFB"/>
    <w:rsid w:val="009817AA"/>
    <w:rsid w:val="009818AC"/>
    <w:rsid w:val="00982A16"/>
    <w:rsid w:val="00987022"/>
    <w:rsid w:val="009876CA"/>
    <w:rsid w:val="00987CA0"/>
    <w:rsid w:val="009A1268"/>
    <w:rsid w:val="009A7EAA"/>
    <w:rsid w:val="009B317F"/>
    <w:rsid w:val="009B70F4"/>
    <w:rsid w:val="009B7136"/>
    <w:rsid w:val="009C1B7F"/>
    <w:rsid w:val="009C27FB"/>
    <w:rsid w:val="009C47FB"/>
    <w:rsid w:val="009C5FCF"/>
    <w:rsid w:val="009C7FA1"/>
    <w:rsid w:val="009D0047"/>
    <w:rsid w:val="009D0ECE"/>
    <w:rsid w:val="009D21FA"/>
    <w:rsid w:val="009D3AC1"/>
    <w:rsid w:val="009D4C86"/>
    <w:rsid w:val="009D59E8"/>
    <w:rsid w:val="009D6828"/>
    <w:rsid w:val="009E4D48"/>
    <w:rsid w:val="009E6A7E"/>
    <w:rsid w:val="009F032D"/>
    <w:rsid w:val="009F2194"/>
    <w:rsid w:val="009F22F5"/>
    <w:rsid w:val="009F33E3"/>
    <w:rsid w:val="009F5421"/>
    <w:rsid w:val="009F66FF"/>
    <w:rsid w:val="009F6F7C"/>
    <w:rsid w:val="00A023C5"/>
    <w:rsid w:val="00A04316"/>
    <w:rsid w:val="00A057FB"/>
    <w:rsid w:val="00A06F13"/>
    <w:rsid w:val="00A06F3B"/>
    <w:rsid w:val="00A1279A"/>
    <w:rsid w:val="00A15C6B"/>
    <w:rsid w:val="00A269BA"/>
    <w:rsid w:val="00A30C69"/>
    <w:rsid w:val="00A3201C"/>
    <w:rsid w:val="00A34719"/>
    <w:rsid w:val="00A36C15"/>
    <w:rsid w:val="00A41DA6"/>
    <w:rsid w:val="00A438E0"/>
    <w:rsid w:val="00A45ED3"/>
    <w:rsid w:val="00A47038"/>
    <w:rsid w:val="00A47982"/>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5881"/>
    <w:rsid w:val="00AB5A48"/>
    <w:rsid w:val="00AB71FD"/>
    <w:rsid w:val="00AC2825"/>
    <w:rsid w:val="00AC4231"/>
    <w:rsid w:val="00AC510A"/>
    <w:rsid w:val="00AC633A"/>
    <w:rsid w:val="00AC7456"/>
    <w:rsid w:val="00AD1169"/>
    <w:rsid w:val="00AD145D"/>
    <w:rsid w:val="00AD4F3F"/>
    <w:rsid w:val="00AD7FC6"/>
    <w:rsid w:val="00AE13CD"/>
    <w:rsid w:val="00AE6B22"/>
    <w:rsid w:val="00AF280B"/>
    <w:rsid w:val="00AF4D23"/>
    <w:rsid w:val="00AF7624"/>
    <w:rsid w:val="00B019B2"/>
    <w:rsid w:val="00B032CB"/>
    <w:rsid w:val="00B07E67"/>
    <w:rsid w:val="00B12140"/>
    <w:rsid w:val="00B14EED"/>
    <w:rsid w:val="00B16299"/>
    <w:rsid w:val="00B346B1"/>
    <w:rsid w:val="00B34E08"/>
    <w:rsid w:val="00B43474"/>
    <w:rsid w:val="00B458EC"/>
    <w:rsid w:val="00B45D0C"/>
    <w:rsid w:val="00B50DA9"/>
    <w:rsid w:val="00B63349"/>
    <w:rsid w:val="00B66889"/>
    <w:rsid w:val="00B66E98"/>
    <w:rsid w:val="00B8133C"/>
    <w:rsid w:val="00B85FE1"/>
    <w:rsid w:val="00B93FEB"/>
    <w:rsid w:val="00B94882"/>
    <w:rsid w:val="00B94D11"/>
    <w:rsid w:val="00B958DD"/>
    <w:rsid w:val="00B96D88"/>
    <w:rsid w:val="00BA280C"/>
    <w:rsid w:val="00BA2C12"/>
    <w:rsid w:val="00BA6801"/>
    <w:rsid w:val="00BB1BC9"/>
    <w:rsid w:val="00BB41BE"/>
    <w:rsid w:val="00BB5583"/>
    <w:rsid w:val="00BB6197"/>
    <w:rsid w:val="00BB797E"/>
    <w:rsid w:val="00BC17B2"/>
    <w:rsid w:val="00BC18CF"/>
    <w:rsid w:val="00BC1F4B"/>
    <w:rsid w:val="00BC4AB0"/>
    <w:rsid w:val="00BD016A"/>
    <w:rsid w:val="00BD1E1F"/>
    <w:rsid w:val="00BD41FB"/>
    <w:rsid w:val="00BD426B"/>
    <w:rsid w:val="00BD6507"/>
    <w:rsid w:val="00BD6ACD"/>
    <w:rsid w:val="00BD708A"/>
    <w:rsid w:val="00BD7A44"/>
    <w:rsid w:val="00BE1BA5"/>
    <w:rsid w:val="00BE365B"/>
    <w:rsid w:val="00BF3492"/>
    <w:rsid w:val="00BF3B96"/>
    <w:rsid w:val="00BF5723"/>
    <w:rsid w:val="00BF5A7E"/>
    <w:rsid w:val="00BF6B2B"/>
    <w:rsid w:val="00C02B5A"/>
    <w:rsid w:val="00C03875"/>
    <w:rsid w:val="00C0447D"/>
    <w:rsid w:val="00C11024"/>
    <w:rsid w:val="00C12A15"/>
    <w:rsid w:val="00C2013E"/>
    <w:rsid w:val="00C22D22"/>
    <w:rsid w:val="00C26741"/>
    <w:rsid w:val="00C326D0"/>
    <w:rsid w:val="00C32A09"/>
    <w:rsid w:val="00C34CA6"/>
    <w:rsid w:val="00C354FC"/>
    <w:rsid w:val="00C3640A"/>
    <w:rsid w:val="00C36626"/>
    <w:rsid w:val="00C36C18"/>
    <w:rsid w:val="00C37C32"/>
    <w:rsid w:val="00C4528C"/>
    <w:rsid w:val="00C51E07"/>
    <w:rsid w:val="00C57D68"/>
    <w:rsid w:val="00C60E38"/>
    <w:rsid w:val="00C62EE2"/>
    <w:rsid w:val="00C672B2"/>
    <w:rsid w:val="00C73A2B"/>
    <w:rsid w:val="00C73E6F"/>
    <w:rsid w:val="00C7548E"/>
    <w:rsid w:val="00C75FE9"/>
    <w:rsid w:val="00C76714"/>
    <w:rsid w:val="00C8349B"/>
    <w:rsid w:val="00C83F81"/>
    <w:rsid w:val="00C846E3"/>
    <w:rsid w:val="00C90EC7"/>
    <w:rsid w:val="00CA0BE2"/>
    <w:rsid w:val="00CA1417"/>
    <w:rsid w:val="00CB174A"/>
    <w:rsid w:val="00CB26F8"/>
    <w:rsid w:val="00CB2736"/>
    <w:rsid w:val="00CB32FD"/>
    <w:rsid w:val="00CB6461"/>
    <w:rsid w:val="00CC0ECB"/>
    <w:rsid w:val="00CC5240"/>
    <w:rsid w:val="00CC6E2D"/>
    <w:rsid w:val="00CD1069"/>
    <w:rsid w:val="00CD5D10"/>
    <w:rsid w:val="00CD6EDE"/>
    <w:rsid w:val="00CD7573"/>
    <w:rsid w:val="00CD79CF"/>
    <w:rsid w:val="00CE00D5"/>
    <w:rsid w:val="00CE107D"/>
    <w:rsid w:val="00CE14CB"/>
    <w:rsid w:val="00CE48E2"/>
    <w:rsid w:val="00CE5BC6"/>
    <w:rsid w:val="00CE6DD3"/>
    <w:rsid w:val="00CF1323"/>
    <w:rsid w:val="00CF2951"/>
    <w:rsid w:val="00CF7D1C"/>
    <w:rsid w:val="00D05C38"/>
    <w:rsid w:val="00D073DA"/>
    <w:rsid w:val="00D07A5A"/>
    <w:rsid w:val="00D100E7"/>
    <w:rsid w:val="00D14A75"/>
    <w:rsid w:val="00D16BF8"/>
    <w:rsid w:val="00D17E3A"/>
    <w:rsid w:val="00D27DAB"/>
    <w:rsid w:val="00D30247"/>
    <w:rsid w:val="00D340DB"/>
    <w:rsid w:val="00D3526C"/>
    <w:rsid w:val="00D3562A"/>
    <w:rsid w:val="00D36DBB"/>
    <w:rsid w:val="00D37F3B"/>
    <w:rsid w:val="00D4006A"/>
    <w:rsid w:val="00D4023F"/>
    <w:rsid w:val="00D407FD"/>
    <w:rsid w:val="00D4448E"/>
    <w:rsid w:val="00D4625E"/>
    <w:rsid w:val="00D46CE5"/>
    <w:rsid w:val="00D5360D"/>
    <w:rsid w:val="00D540E5"/>
    <w:rsid w:val="00D56DD1"/>
    <w:rsid w:val="00D63953"/>
    <w:rsid w:val="00D731BC"/>
    <w:rsid w:val="00D73D58"/>
    <w:rsid w:val="00D7458E"/>
    <w:rsid w:val="00D77514"/>
    <w:rsid w:val="00D82C55"/>
    <w:rsid w:val="00D85426"/>
    <w:rsid w:val="00D91667"/>
    <w:rsid w:val="00D92364"/>
    <w:rsid w:val="00D97CCB"/>
    <w:rsid w:val="00DA5675"/>
    <w:rsid w:val="00DB047A"/>
    <w:rsid w:val="00DB4E8A"/>
    <w:rsid w:val="00DC16AE"/>
    <w:rsid w:val="00DC1861"/>
    <w:rsid w:val="00DC25C4"/>
    <w:rsid w:val="00DC44CA"/>
    <w:rsid w:val="00DC60FC"/>
    <w:rsid w:val="00DD0916"/>
    <w:rsid w:val="00DD091F"/>
    <w:rsid w:val="00DD146A"/>
    <w:rsid w:val="00DD42DC"/>
    <w:rsid w:val="00DE16DC"/>
    <w:rsid w:val="00DE30F5"/>
    <w:rsid w:val="00DF3989"/>
    <w:rsid w:val="00DF4A87"/>
    <w:rsid w:val="00E01C7A"/>
    <w:rsid w:val="00E04CBF"/>
    <w:rsid w:val="00E05B1E"/>
    <w:rsid w:val="00E10AAC"/>
    <w:rsid w:val="00E10C56"/>
    <w:rsid w:val="00E1162E"/>
    <w:rsid w:val="00E1389E"/>
    <w:rsid w:val="00E13C97"/>
    <w:rsid w:val="00E1763E"/>
    <w:rsid w:val="00E23DEF"/>
    <w:rsid w:val="00E242EE"/>
    <w:rsid w:val="00E25467"/>
    <w:rsid w:val="00E277D3"/>
    <w:rsid w:val="00E3110E"/>
    <w:rsid w:val="00E33226"/>
    <w:rsid w:val="00E338E0"/>
    <w:rsid w:val="00E36297"/>
    <w:rsid w:val="00E44316"/>
    <w:rsid w:val="00E44BA1"/>
    <w:rsid w:val="00E45E8C"/>
    <w:rsid w:val="00E46E25"/>
    <w:rsid w:val="00E53AA7"/>
    <w:rsid w:val="00E55087"/>
    <w:rsid w:val="00E57385"/>
    <w:rsid w:val="00E63429"/>
    <w:rsid w:val="00E65B92"/>
    <w:rsid w:val="00E709E8"/>
    <w:rsid w:val="00E721ED"/>
    <w:rsid w:val="00E72DA9"/>
    <w:rsid w:val="00E76432"/>
    <w:rsid w:val="00E7674F"/>
    <w:rsid w:val="00E7747B"/>
    <w:rsid w:val="00E837D0"/>
    <w:rsid w:val="00E83EF2"/>
    <w:rsid w:val="00E946DF"/>
    <w:rsid w:val="00E97C7B"/>
    <w:rsid w:val="00EA0CA8"/>
    <w:rsid w:val="00EA3028"/>
    <w:rsid w:val="00EA3F54"/>
    <w:rsid w:val="00EB4E51"/>
    <w:rsid w:val="00EC0F33"/>
    <w:rsid w:val="00EC475E"/>
    <w:rsid w:val="00EC4CD7"/>
    <w:rsid w:val="00ED007A"/>
    <w:rsid w:val="00ED2BF9"/>
    <w:rsid w:val="00ED4D42"/>
    <w:rsid w:val="00ED69B9"/>
    <w:rsid w:val="00EE3721"/>
    <w:rsid w:val="00EF0150"/>
    <w:rsid w:val="00EF70DF"/>
    <w:rsid w:val="00F010EE"/>
    <w:rsid w:val="00F0523E"/>
    <w:rsid w:val="00F06154"/>
    <w:rsid w:val="00F11AE5"/>
    <w:rsid w:val="00F170F1"/>
    <w:rsid w:val="00F201A4"/>
    <w:rsid w:val="00F2245D"/>
    <w:rsid w:val="00F22E86"/>
    <w:rsid w:val="00F2367C"/>
    <w:rsid w:val="00F24F6B"/>
    <w:rsid w:val="00F275C9"/>
    <w:rsid w:val="00F277A8"/>
    <w:rsid w:val="00F31AED"/>
    <w:rsid w:val="00F32D57"/>
    <w:rsid w:val="00F3557C"/>
    <w:rsid w:val="00F35E7D"/>
    <w:rsid w:val="00F41214"/>
    <w:rsid w:val="00F52003"/>
    <w:rsid w:val="00F5421F"/>
    <w:rsid w:val="00F54ECD"/>
    <w:rsid w:val="00F57C07"/>
    <w:rsid w:val="00F60AA1"/>
    <w:rsid w:val="00F6470F"/>
    <w:rsid w:val="00F6786A"/>
    <w:rsid w:val="00F70501"/>
    <w:rsid w:val="00F7083A"/>
    <w:rsid w:val="00F72C58"/>
    <w:rsid w:val="00F75363"/>
    <w:rsid w:val="00F766BD"/>
    <w:rsid w:val="00F77E56"/>
    <w:rsid w:val="00F77ED6"/>
    <w:rsid w:val="00F812FA"/>
    <w:rsid w:val="00F87C07"/>
    <w:rsid w:val="00F9650B"/>
    <w:rsid w:val="00F97455"/>
    <w:rsid w:val="00F97BFC"/>
    <w:rsid w:val="00FA1C86"/>
    <w:rsid w:val="00FA7030"/>
    <w:rsid w:val="00FB2489"/>
    <w:rsid w:val="00FB4B45"/>
    <w:rsid w:val="00FB5140"/>
    <w:rsid w:val="00FB7B86"/>
    <w:rsid w:val="00FC03C2"/>
    <w:rsid w:val="00FC0704"/>
    <w:rsid w:val="00FC1750"/>
    <w:rsid w:val="00FC2796"/>
    <w:rsid w:val="00FC2935"/>
    <w:rsid w:val="00FD3C78"/>
    <w:rsid w:val="00FD4A44"/>
    <w:rsid w:val="00FE041C"/>
    <w:rsid w:val="00FE046E"/>
    <w:rsid w:val="00FE0CFA"/>
    <w:rsid w:val="00FE1C4D"/>
    <w:rsid w:val="00FE435E"/>
    <w:rsid w:val="00FF235E"/>
    <w:rsid w:val="00FF2D17"/>
    <w:rsid w:val="00FF3AF0"/>
    <w:rsid w:val="00FF51F5"/>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6432"/>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DA5675"/>
    <w:pPr>
      <w:ind w:firstLine="0"/>
      <w:jc w:val="center"/>
    </w:pPr>
    <w:rPr>
      <w:sz w:val="32"/>
      <w:szCs w:val="32"/>
    </w:rPr>
  </w:style>
  <w:style w:type="character" w:customStyle="1" w:styleId="TitleChar">
    <w:name w:val="Title Char"/>
    <w:basedOn w:val="DefaultParagraphFont"/>
    <w:link w:val="Title"/>
    <w:uiPriority w:val="10"/>
    <w:rsid w:val="00DA5675"/>
    <w:rPr>
      <w:rFonts w:ascii="CMU Serif Roman" w:hAnsi="CMU Serif Roman"/>
      <w:kern w:val="24"/>
      <w:sz w:val="32"/>
      <w:szCs w:val="32"/>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B032CB"/>
    <w:pPr>
      <w:ind w:left="360" w:hanging="360"/>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paragraph" w:customStyle="1" w:styleId="Title1">
    <w:name w:val="Title1"/>
    <w:basedOn w:val="Normal"/>
    <w:qFormat/>
    <w:rsid w:val="00DA5675"/>
    <w:pPr>
      <w:ind w:firstLine="0"/>
    </w:pPr>
  </w:style>
  <w:style w:type="paragraph" w:customStyle="1" w:styleId="authors">
    <w:name w:val="authors"/>
    <w:basedOn w:val="Title"/>
    <w:qFormat/>
    <w:rsid w:val="00DA5675"/>
    <w:rPr>
      <w:sz w:val="28"/>
      <w:szCs w:val="28"/>
    </w:rPr>
  </w:style>
  <w:style w:type="paragraph" w:customStyle="1" w:styleId="abstract">
    <w:name w:val="abstract"/>
    <w:basedOn w:val="Normal"/>
    <w:qFormat/>
    <w:rsid w:val="0039073E"/>
    <w:pPr>
      <w:ind w:left="720" w:right="740" w:firstLine="0"/>
    </w:pPr>
    <w:rPr>
      <w:sz w:val="20"/>
      <w:szCs w:val="20"/>
    </w:rPr>
  </w:style>
  <w:style w:type="character" w:styleId="PageNumber">
    <w:name w:val="page number"/>
    <w:basedOn w:val="DefaultParagraphFont"/>
    <w:uiPriority w:val="99"/>
    <w:semiHidden/>
    <w:unhideWhenUsed/>
    <w:rsid w:val="00456A71"/>
  </w:style>
  <w:style w:type="paragraph" w:styleId="Revision">
    <w:name w:val="Revision"/>
    <w:hidden/>
    <w:uiPriority w:val="99"/>
    <w:semiHidden/>
    <w:rsid w:val="00ED69B9"/>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EFF</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A36CA15F-7233-6846-8753-305152CD9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83</TotalTime>
  <Pages>10</Pages>
  <Words>17519</Words>
  <Characters>99860</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cp:revision>
  <dcterms:created xsi:type="dcterms:W3CDTF">2018-12-22T13:44:00Z</dcterms:created>
  <dcterms:modified xsi:type="dcterms:W3CDTF">2020-06-15T20: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f3SNvFjV"/&gt;&lt;style id="http://www.zotero.org/styles/apa" locale="en-US" hasBibliography="1" bibliographyStyleHasBeenSet="1"/&gt;&lt;prefs&gt;&lt;pref name="fieldType" value="Field"/&gt;&lt;/prefs&gt;&lt;/data&gt;</vt:lpwstr>
  </property>
</Properties>
</file>